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14800" w:type="dxa"/>
        <w:jc w:val="center"/>
        <w:tblLayout w:type="fixed"/>
        <w:tblLook w:val="04A0" w:firstRow="1" w:lastRow="0" w:firstColumn="1" w:lastColumn="0" w:noHBand="0" w:noVBand="1"/>
      </w:tblPr>
      <w:tblGrid>
        <w:gridCol w:w="738"/>
        <w:gridCol w:w="639"/>
        <w:gridCol w:w="611"/>
        <w:gridCol w:w="823"/>
        <w:gridCol w:w="753"/>
        <w:gridCol w:w="818"/>
        <w:gridCol w:w="697"/>
        <w:gridCol w:w="1292"/>
        <w:gridCol w:w="701"/>
        <w:gridCol w:w="1292"/>
        <w:gridCol w:w="1057"/>
        <w:gridCol w:w="693"/>
        <w:gridCol w:w="988"/>
        <w:gridCol w:w="778"/>
        <w:gridCol w:w="1105"/>
        <w:gridCol w:w="814"/>
        <w:gridCol w:w="1001"/>
      </w:tblGrid>
      <w:tr w:rsidR="005F093A" w:rsidRPr="00C62303" w14:paraId="24EBB1F1" w14:textId="77777777" w:rsidTr="00A6076E">
        <w:trPr>
          <w:trHeight w:val="450"/>
          <w:jc w:val="center"/>
        </w:trPr>
        <w:tc>
          <w:tcPr>
            <w:tcW w:w="14800" w:type="dxa"/>
            <w:gridSpan w:val="17"/>
            <w:vAlign w:val="center"/>
          </w:tcPr>
          <w:p w14:paraId="36D1AD22" w14:textId="705ED004" w:rsidR="005F093A" w:rsidRPr="00C62303" w:rsidRDefault="002D3E0F" w:rsidP="00307B84">
            <w:pPr>
              <w:spacing w:line="480" w:lineRule="auto"/>
              <w:rPr>
                <w:sz w:val="16"/>
                <w:szCs w:val="16"/>
              </w:rPr>
            </w:pPr>
            <w:r w:rsidRPr="000A3E4F">
              <w:br w:type="page"/>
            </w:r>
            <w:r w:rsidR="00767E42">
              <w:rPr>
                <w:b/>
                <w:sz w:val="16"/>
                <w:szCs w:val="16"/>
              </w:rPr>
              <w:t xml:space="preserve">Table </w:t>
            </w:r>
            <w:r w:rsidR="005F093A" w:rsidRPr="005F093A">
              <w:rPr>
                <w:b/>
                <w:sz w:val="16"/>
                <w:szCs w:val="16"/>
              </w:rPr>
              <w:t>1:</w:t>
            </w:r>
            <w:r w:rsidR="005F093A">
              <w:rPr>
                <w:sz w:val="16"/>
                <w:szCs w:val="16"/>
              </w:rPr>
              <w:t xml:space="preserve"> demographic </w:t>
            </w:r>
            <w:r w:rsidR="00624E4F">
              <w:rPr>
                <w:sz w:val="16"/>
                <w:szCs w:val="16"/>
              </w:rPr>
              <w:t xml:space="preserve">summary </w:t>
            </w:r>
            <w:r w:rsidR="005F093A">
              <w:rPr>
                <w:sz w:val="16"/>
                <w:szCs w:val="16"/>
              </w:rPr>
              <w:t>of studies included in the pooled analyses.</w:t>
            </w:r>
          </w:p>
        </w:tc>
      </w:tr>
      <w:tr w:rsidR="005A0F61" w:rsidRPr="00C62303" w14:paraId="0C7058AE" w14:textId="77777777" w:rsidTr="00A6076E">
        <w:trPr>
          <w:trHeight w:val="450"/>
          <w:jc w:val="center"/>
        </w:trPr>
        <w:tc>
          <w:tcPr>
            <w:tcW w:w="738" w:type="dxa"/>
            <w:vAlign w:val="center"/>
            <w:hideMark/>
          </w:tcPr>
          <w:p w14:paraId="0116340F" w14:textId="6C20EB43" w:rsidR="00C62303" w:rsidRPr="00C62303" w:rsidRDefault="00192C67" w:rsidP="00307B84">
            <w:pPr>
              <w:spacing w:line="480" w:lineRule="auto"/>
              <w:jc w:val="center"/>
              <w:rPr>
                <w:sz w:val="16"/>
                <w:szCs w:val="16"/>
              </w:rPr>
            </w:pPr>
            <w:r>
              <w:rPr>
                <w:sz w:val="16"/>
                <w:szCs w:val="16"/>
              </w:rPr>
              <w:t>Reference</w:t>
            </w:r>
          </w:p>
        </w:tc>
        <w:tc>
          <w:tcPr>
            <w:tcW w:w="639" w:type="dxa"/>
            <w:vAlign w:val="center"/>
            <w:hideMark/>
          </w:tcPr>
          <w:p w14:paraId="4BD7DE31" w14:textId="77777777" w:rsidR="00C62303" w:rsidRPr="00C62303" w:rsidRDefault="00C62303" w:rsidP="00307B84">
            <w:pPr>
              <w:spacing w:line="480" w:lineRule="auto"/>
              <w:jc w:val="center"/>
              <w:rPr>
                <w:sz w:val="16"/>
                <w:szCs w:val="16"/>
              </w:rPr>
            </w:pPr>
            <w:r w:rsidRPr="00C62303">
              <w:rPr>
                <w:sz w:val="16"/>
                <w:szCs w:val="16"/>
              </w:rPr>
              <w:t>Study site</w:t>
            </w:r>
          </w:p>
        </w:tc>
        <w:tc>
          <w:tcPr>
            <w:tcW w:w="611" w:type="dxa"/>
            <w:vAlign w:val="center"/>
            <w:hideMark/>
          </w:tcPr>
          <w:p w14:paraId="3373E73A" w14:textId="77777777" w:rsidR="00C62303" w:rsidRPr="00C62303" w:rsidRDefault="00C62303" w:rsidP="00307B84">
            <w:pPr>
              <w:spacing w:line="480" w:lineRule="auto"/>
              <w:jc w:val="center"/>
              <w:rPr>
                <w:sz w:val="16"/>
                <w:szCs w:val="16"/>
              </w:rPr>
            </w:pPr>
            <w:r w:rsidRPr="00C62303">
              <w:rPr>
                <w:sz w:val="16"/>
                <w:szCs w:val="16"/>
              </w:rPr>
              <w:t>Study size</w:t>
            </w:r>
          </w:p>
        </w:tc>
        <w:tc>
          <w:tcPr>
            <w:tcW w:w="823" w:type="dxa"/>
            <w:vAlign w:val="center"/>
            <w:hideMark/>
          </w:tcPr>
          <w:p w14:paraId="007A70D2" w14:textId="77777777" w:rsidR="00C62303" w:rsidRPr="00C62303" w:rsidRDefault="00C62303" w:rsidP="00307B84">
            <w:pPr>
              <w:spacing w:line="480" w:lineRule="auto"/>
              <w:jc w:val="center"/>
              <w:rPr>
                <w:sz w:val="16"/>
                <w:szCs w:val="16"/>
              </w:rPr>
            </w:pPr>
            <w:r w:rsidRPr="00C62303">
              <w:rPr>
                <w:sz w:val="16"/>
                <w:szCs w:val="16"/>
              </w:rPr>
              <w:t>Dose regimens</w:t>
            </w:r>
          </w:p>
        </w:tc>
        <w:tc>
          <w:tcPr>
            <w:tcW w:w="753" w:type="dxa"/>
            <w:vAlign w:val="center"/>
            <w:hideMark/>
          </w:tcPr>
          <w:p w14:paraId="7446C61C" w14:textId="77777777" w:rsidR="00C62303" w:rsidRPr="00C62303" w:rsidRDefault="00C62303" w:rsidP="00307B84">
            <w:pPr>
              <w:spacing w:line="480" w:lineRule="auto"/>
              <w:jc w:val="center"/>
              <w:rPr>
                <w:sz w:val="16"/>
                <w:szCs w:val="16"/>
              </w:rPr>
            </w:pPr>
            <w:r w:rsidRPr="00C62303">
              <w:rPr>
                <w:sz w:val="16"/>
                <w:szCs w:val="16"/>
              </w:rPr>
              <w:t>Dose (mg/kg)</w:t>
            </w:r>
          </w:p>
        </w:tc>
        <w:tc>
          <w:tcPr>
            <w:tcW w:w="818" w:type="dxa"/>
            <w:vAlign w:val="center"/>
            <w:hideMark/>
          </w:tcPr>
          <w:p w14:paraId="5A2B0540" w14:textId="77777777" w:rsidR="00C62303" w:rsidRPr="00C62303" w:rsidRDefault="00C62303" w:rsidP="00307B84">
            <w:pPr>
              <w:spacing w:line="480" w:lineRule="auto"/>
              <w:jc w:val="center"/>
              <w:rPr>
                <w:sz w:val="16"/>
                <w:szCs w:val="16"/>
              </w:rPr>
            </w:pPr>
            <w:r w:rsidRPr="00C62303">
              <w:rPr>
                <w:sz w:val="16"/>
                <w:szCs w:val="16"/>
              </w:rPr>
              <w:t>Sampling matrices</w:t>
            </w:r>
          </w:p>
        </w:tc>
        <w:tc>
          <w:tcPr>
            <w:tcW w:w="697" w:type="dxa"/>
            <w:vAlign w:val="center"/>
            <w:hideMark/>
          </w:tcPr>
          <w:p w14:paraId="3F754EFA" w14:textId="77777777" w:rsidR="00C62303" w:rsidRPr="00C62303" w:rsidRDefault="00C62303" w:rsidP="00307B84">
            <w:pPr>
              <w:spacing w:line="480" w:lineRule="auto"/>
              <w:jc w:val="center"/>
              <w:rPr>
                <w:sz w:val="16"/>
                <w:szCs w:val="16"/>
              </w:rPr>
            </w:pPr>
            <w:r w:rsidRPr="00C62303">
              <w:rPr>
                <w:sz w:val="16"/>
                <w:szCs w:val="16"/>
              </w:rPr>
              <w:t>Sample size LF</w:t>
            </w:r>
          </w:p>
        </w:tc>
        <w:tc>
          <w:tcPr>
            <w:tcW w:w="1292" w:type="dxa"/>
            <w:vAlign w:val="center"/>
            <w:hideMark/>
          </w:tcPr>
          <w:p w14:paraId="1263A7C9" w14:textId="77777777" w:rsidR="00C62303" w:rsidRPr="00C62303" w:rsidRDefault="00C62303" w:rsidP="00307B84">
            <w:pPr>
              <w:spacing w:line="480" w:lineRule="auto"/>
              <w:jc w:val="center"/>
              <w:rPr>
                <w:sz w:val="16"/>
                <w:szCs w:val="16"/>
              </w:rPr>
            </w:pPr>
            <w:r w:rsidRPr="00C62303">
              <w:rPr>
                <w:sz w:val="16"/>
                <w:szCs w:val="16"/>
              </w:rPr>
              <w:t>Samples/patient LF</w:t>
            </w:r>
          </w:p>
        </w:tc>
        <w:tc>
          <w:tcPr>
            <w:tcW w:w="701" w:type="dxa"/>
            <w:vAlign w:val="center"/>
            <w:hideMark/>
          </w:tcPr>
          <w:p w14:paraId="14289121" w14:textId="77777777" w:rsidR="00C62303" w:rsidRPr="00C62303" w:rsidRDefault="00C62303" w:rsidP="00307B84">
            <w:pPr>
              <w:spacing w:line="480" w:lineRule="auto"/>
              <w:jc w:val="center"/>
              <w:rPr>
                <w:sz w:val="16"/>
                <w:szCs w:val="16"/>
              </w:rPr>
            </w:pPr>
            <w:r w:rsidRPr="00C62303">
              <w:rPr>
                <w:sz w:val="16"/>
                <w:szCs w:val="16"/>
              </w:rPr>
              <w:t>Sample size DLF</w:t>
            </w:r>
          </w:p>
        </w:tc>
        <w:tc>
          <w:tcPr>
            <w:tcW w:w="1292" w:type="dxa"/>
            <w:vAlign w:val="center"/>
            <w:hideMark/>
          </w:tcPr>
          <w:p w14:paraId="735460EC" w14:textId="77777777" w:rsidR="00C62303" w:rsidRPr="00C62303" w:rsidRDefault="00C62303" w:rsidP="00307B84">
            <w:pPr>
              <w:spacing w:line="480" w:lineRule="auto"/>
              <w:jc w:val="center"/>
              <w:rPr>
                <w:sz w:val="16"/>
                <w:szCs w:val="16"/>
              </w:rPr>
            </w:pPr>
            <w:r w:rsidRPr="00C62303">
              <w:rPr>
                <w:sz w:val="16"/>
                <w:szCs w:val="16"/>
              </w:rPr>
              <w:t>Samples/patient DLF</w:t>
            </w:r>
          </w:p>
        </w:tc>
        <w:tc>
          <w:tcPr>
            <w:tcW w:w="1057" w:type="dxa"/>
            <w:vAlign w:val="center"/>
            <w:hideMark/>
          </w:tcPr>
          <w:p w14:paraId="071737F2" w14:textId="77777777" w:rsidR="00C62303" w:rsidRPr="00C62303" w:rsidRDefault="00C62303" w:rsidP="00307B84">
            <w:pPr>
              <w:spacing w:line="480" w:lineRule="auto"/>
              <w:jc w:val="center"/>
              <w:rPr>
                <w:sz w:val="16"/>
                <w:szCs w:val="16"/>
              </w:rPr>
            </w:pPr>
            <w:r w:rsidRPr="00C62303">
              <w:rPr>
                <w:sz w:val="16"/>
                <w:szCs w:val="16"/>
              </w:rPr>
              <w:t>Male/female (%)</w:t>
            </w:r>
          </w:p>
        </w:tc>
        <w:tc>
          <w:tcPr>
            <w:tcW w:w="693" w:type="dxa"/>
            <w:vAlign w:val="center"/>
            <w:hideMark/>
          </w:tcPr>
          <w:p w14:paraId="20C9FC48" w14:textId="77777777" w:rsidR="00C62303" w:rsidRPr="00C62303" w:rsidRDefault="00C62303" w:rsidP="00307B84">
            <w:pPr>
              <w:spacing w:line="480" w:lineRule="auto"/>
              <w:jc w:val="center"/>
              <w:rPr>
                <w:sz w:val="16"/>
                <w:szCs w:val="16"/>
              </w:rPr>
            </w:pPr>
            <w:r w:rsidRPr="00C62303">
              <w:rPr>
                <w:sz w:val="16"/>
                <w:szCs w:val="16"/>
              </w:rPr>
              <w:t>Age (years)</w:t>
            </w:r>
          </w:p>
        </w:tc>
        <w:tc>
          <w:tcPr>
            <w:tcW w:w="988" w:type="dxa"/>
            <w:vAlign w:val="center"/>
            <w:hideMark/>
          </w:tcPr>
          <w:p w14:paraId="7FE026ED" w14:textId="77777777" w:rsidR="00C62303" w:rsidRPr="00C62303" w:rsidRDefault="00C62303" w:rsidP="00307B84">
            <w:pPr>
              <w:spacing w:line="480" w:lineRule="auto"/>
              <w:jc w:val="center"/>
              <w:rPr>
                <w:sz w:val="16"/>
                <w:szCs w:val="16"/>
              </w:rPr>
            </w:pPr>
            <w:r w:rsidRPr="00C62303">
              <w:rPr>
                <w:sz w:val="16"/>
                <w:szCs w:val="16"/>
              </w:rPr>
              <w:t>Bodyweight (kg)</w:t>
            </w:r>
          </w:p>
        </w:tc>
        <w:tc>
          <w:tcPr>
            <w:tcW w:w="778" w:type="dxa"/>
            <w:vAlign w:val="center"/>
            <w:hideMark/>
          </w:tcPr>
          <w:p w14:paraId="55424AF5" w14:textId="77777777" w:rsidR="00C62303" w:rsidRPr="00C62303" w:rsidRDefault="00C62303" w:rsidP="00307B84">
            <w:pPr>
              <w:spacing w:line="480" w:lineRule="auto"/>
              <w:jc w:val="center"/>
              <w:rPr>
                <w:sz w:val="16"/>
                <w:szCs w:val="16"/>
              </w:rPr>
            </w:pPr>
            <w:r w:rsidRPr="00C62303">
              <w:rPr>
                <w:sz w:val="16"/>
                <w:szCs w:val="16"/>
              </w:rPr>
              <w:t>Z-score (weight for age)</w:t>
            </w:r>
          </w:p>
        </w:tc>
        <w:tc>
          <w:tcPr>
            <w:tcW w:w="1105" w:type="dxa"/>
            <w:vAlign w:val="center"/>
            <w:hideMark/>
          </w:tcPr>
          <w:p w14:paraId="6B427264" w14:textId="77777777" w:rsidR="00C62303" w:rsidRPr="00C62303" w:rsidRDefault="00C62303" w:rsidP="00307B84">
            <w:pPr>
              <w:spacing w:line="480" w:lineRule="auto"/>
              <w:jc w:val="center"/>
              <w:rPr>
                <w:sz w:val="16"/>
                <w:szCs w:val="16"/>
              </w:rPr>
            </w:pPr>
            <w:r w:rsidRPr="00C62303">
              <w:rPr>
                <w:sz w:val="16"/>
                <w:szCs w:val="16"/>
              </w:rPr>
              <w:t>Parasitaemia</w:t>
            </w:r>
          </w:p>
        </w:tc>
        <w:tc>
          <w:tcPr>
            <w:tcW w:w="814" w:type="dxa"/>
            <w:vAlign w:val="center"/>
            <w:hideMark/>
          </w:tcPr>
          <w:p w14:paraId="6F2B5AEA" w14:textId="77777777" w:rsidR="00C62303" w:rsidRPr="00C62303" w:rsidRDefault="00C62303" w:rsidP="00307B84">
            <w:pPr>
              <w:spacing w:line="480" w:lineRule="auto"/>
              <w:jc w:val="center"/>
              <w:rPr>
                <w:sz w:val="16"/>
                <w:szCs w:val="16"/>
              </w:rPr>
            </w:pPr>
            <w:r w:rsidRPr="00C62303">
              <w:rPr>
                <w:sz w:val="16"/>
                <w:szCs w:val="16"/>
              </w:rPr>
              <w:t>Pregnant women (%)</w:t>
            </w:r>
          </w:p>
        </w:tc>
        <w:tc>
          <w:tcPr>
            <w:tcW w:w="1001" w:type="dxa"/>
            <w:vAlign w:val="center"/>
            <w:hideMark/>
          </w:tcPr>
          <w:p w14:paraId="6D4BB51F" w14:textId="77777777" w:rsidR="00C62303" w:rsidRPr="00C62303" w:rsidRDefault="00C62303" w:rsidP="00307B84">
            <w:pPr>
              <w:spacing w:line="480" w:lineRule="auto"/>
              <w:jc w:val="center"/>
              <w:rPr>
                <w:sz w:val="16"/>
                <w:szCs w:val="16"/>
              </w:rPr>
            </w:pPr>
            <w:r w:rsidRPr="00C62303">
              <w:rPr>
                <w:sz w:val="16"/>
                <w:szCs w:val="16"/>
              </w:rPr>
              <w:t>Estimated gestational age (weeks)</w:t>
            </w:r>
          </w:p>
        </w:tc>
      </w:tr>
      <w:tr w:rsidR="005A0F61" w:rsidRPr="00C62303" w14:paraId="2005EADB" w14:textId="77777777" w:rsidTr="00A6076E">
        <w:trPr>
          <w:trHeight w:val="900"/>
          <w:jc w:val="center"/>
        </w:trPr>
        <w:tc>
          <w:tcPr>
            <w:tcW w:w="738" w:type="dxa"/>
            <w:vAlign w:val="center"/>
            <w:hideMark/>
          </w:tcPr>
          <w:p w14:paraId="4D06CCC6" w14:textId="40CACDAB" w:rsidR="00C62303" w:rsidRPr="00C62303" w:rsidRDefault="002D0C18" w:rsidP="000B45A4">
            <w:pPr>
              <w:spacing w:line="480" w:lineRule="auto"/>
              <w:jc w:val="center"/>
              <w:rPr>
                <w:sz w:val="16"/>
                <w:szCs w:val="16"/>
              </w:rPr>
            </w:pPr>
            <w:r>
              <w:rPr>
                <w:sz w:val="16"/>
                <w:szCs w:val="16"/>
              </w:rPr>
              <w:fldChar w:fldCharType="begin">
                <w:fldData xml:space="preserve">PEVuZE5vdGU+PENpdGU+PEF1dGhvcj5EamltZGU8L0F1dGhvcj48WWVhcj4yMDExPC9ZZWFyPjxS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</w:fldData>
              </w:fldChar>
            </w:r>
            <w:r w:rsidR="000B45A4">
              <w:rPr>
                <w:sz w:val="16"/>
                <w:szCs w:val="16"/>
              </w:rPr>
              <w:instrText xml:space="preserve"> ADDIN EN.CITE </w:instrText>
            </w:r>
            <w:r w:rsidR="000B45A4">
              <w:rPr>
                <w:sz w:val="16"/>
                <w:szCs w:val="16"/>
              </w:rPr>
              <w:fldChar w:fldCharType="begin">
                <w:fldData xml:space="preserve">PEVuZE5vdGU+PENpdGU+PEF1dGhvcj5EamltZGU8L0F1dGhvcj48WWVhcj4yMDExPC9ZZWFyPjxS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1" w:tooltip="Djimde, 2011 #21" w:history="1">
              <w:r w:rsidR="000B45A4">
                <w:rPr>
                  <w:noProof/>
                  <w:sz w:val="16"/>
                  <w:szCs w:val="16"/>
                </w:rPr>
                <w:t>1</w:t>
              </w:r>
            </w:hyperlink>
            <w:r w:rsidR="000B45A4">
              <w:rPr>
                <w:noProof/>
                <w:sz w:val="16"/>
                <w:szCs w:val="16"/>
              </w:rPr>
              <w:t>]</w:t>
            </w:r>
            <w:r>
              <w:rPr>
                <w:sz w:val="16"/>
                <w:szCs w:val="16"/>
              </w:rPr>
              <w:fldChar w:fldCharType="end"/>
            </w:r>
          </w:p>
        </w:tc>
        <w:tc>
          <w:tcPr>
            <w:tcW w:w="639" w:type="dxa"/>
            <w:vAlign w:val="center"/>
            <w:hideMark/>
          </w:tcPr>
          <w:p w14:paraId="18EA9F4C" w14:textId="121EE5EA" w:rsidR="00C62303" w:rsidRPr="00C62303" w:rsidRDefault="00C62303" w:rsidP="00307B84">
            <w:pPr>
              <w:spacing w:line="480" w:lineRule="auto"/>
              <w:jc w:val="center"/>
              <w:rPr>
                <w:sz w:val="16"/>
                <w:szCs w:val="16"/>
              </w:rPr>
            </w:pPr>
            <w:r w:rsidRPr="00C62303">
              <w:rPr>
                <w:sz w:val="16"/>
                <w:szCs w:val="16"/>
              </w:rPr>
              <w:t xml:space="preserve">1, 5, 11, 13, </w:t>
            </w:r>
            <w:r w:rsidR="00FF2E3E" w:rsidRPr="00C62303">
              <w:rPr>
                <w:sz w:val="16"/>
                <w:szCs w:val="16"/>
              </w:rPr>
              <w:t>2</w:t>
            </w:r>
            <w:r w:rsidR="00FF2E3E">
              <w:rPr>
                <w:sz w:val="16"/>
                <w:szCs w:val="16"/>
              </w:rPr>
              <w:t>1</w:t>
            </w:r>
          </w:p>
        </w:tc>
        <w:tc>
          <w:tcPr>
            <w:tcW w:w="611" w:type="dxa"/>
            <w:vAlign w:val="center"/>
            <w:hideMark/>
          </w:tcPr>
          <w:p w14:paraId="7BEDF881" w14:textId="77777777" w:rsidR="00C62303" w:rsidRPr="00C62303" w:rsidRDefault="00C62303" w:rsidP="00307B84">
            <w:pPr>
              <w:spacing w:line="480" w:lineRule="auto"/>
              <w:jc w:val="center"/>
              <w:rPr>
                <w:sz w:val="16"/>
                <w:szCs w:val="16"/>
              </w:rPr>
            </w:pPr>
            <w:r w:rsidRPr="00C62303">
              <w:rPr>
                <w:sz w:val="16"/>
                <w:szCs w:val="16"/>
              </w:rPr>
              <w:t>624</w:t>
            </w:r>
          </w:p>
        </w:tc>
        <w:tc>
          <w:tcPr>
            <w:tcW w:w="823" w:type="dxa"/>
            <w:vAlign w:val="center"/>
            <w:hideMark/>
          </w:tcPr>
          <w:p w14:paraId="73635B28"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45ACF5C2" w14:textId="77777777" w:rsidR="00C62303" w:rsidRPr="00C62303" w:rsidRDefault="00C62303" w:rsidP="00307B84">
            <w:pPr>
              <w:spacing w:line="480" w:lineRule="auto"/>
              <w:jc w:val="center"/>
              <w:rPr>
                <w:sz w:val="16"/>
                <w:szCs w:val="16"/>
              </w:rPr>
            </w:pPr>
            <w:r w:rsidRPr="00C62303">
              <w:rPr>
                <w:sz w:val="16"/>
                <w:szCs w:val="16"/>
              </w:rPr>
              <w:t>12 [8.16-24: 10-14.1]</w:t>
            </w:r>
          </w:p>
        </w:tc>
        <w:tc>
          <w:tcPr>
            <w:tcW w:w="818" w:type="dxa"/>
            <w:vAlign w:val="center"/>
            <w:hideMark/>
          </w:tcPr>
          <w:p w14:paraId="175CE06E" w14:textId="77777777" w:rsidR="00C62303" w:rsidRPr="00C62303" w:rsidRDefault="00C62303" w:rsidP="00307B84">
            <w:pPr>
              <w:spacing w:line="480" w:lineRule="auto"/>
              <w:jc w:val="center"/>
              <w:rPr>
                <w:sz w:val="16"/>
                <w:szCs w:val="16"/>
              </w:rPr>
            </w:pPr>
            <w:r w:rsidRPr="00C62303">
              <w:rPr>
                <w:sz w:val="16"/>
                <w:szCs w:val="16"/>
              </w:rPr>
              <w:t>Venous plasma</w:t>
            </w:r>
          </w:p>
        </w:tc>
        <w:tc>
          <w:tcPr>
            <w:tcW w:w="697" w:type="dxa"/>
            <w:vAlign w:val="center"/>
            <w:hideMark/>
          </w:tcPr>
          <w:p w14:paraId="611AA457" w14:textId="77777777" w:rsidR="00C62303" w:rsidRPr="00C62303" w:rsidRDefault="00C62303" w:rsidP="00307B84">
            <w:pPr>
              <w:spacing w:line="480" w:lineRule="auto"/>
              <w:jc w:val="center"/>
              <w:rPr>
                <w:sz w:val="16"/>
                <w:szCs w:val="16"/>
              </w:rPr>
            </w:pPr>
            <w:r w:rsidRPr="00C62303">
              <w:rPr>
                <w:sz w:val="16"/>
                <w:szCs w:val="16"/>
              </w:rPr>
              <w:t>594</w:t>
            </w:r>
          </w:p>
        </w:tc>
        <w:tc>
          <w:tcPr>
            <w:tcW w:w="1292" w:type="dxa"/>
            <w:vAlign w:val="center"/>
            <w:hideMark/>
          </w:tcPr>
          <w:p w14:paraId="561F8947" w14:textId="77777777" w:rsidR="00C62303" w:rsidRPr="00C62303" w:rsidRDefault="00C62303" w:rsidP="00307B84">
            <w:pPr>
              <w:spacing w:line="480" w:lineRule="auto"/>
              <w:jc w:val="center"/>
              <w:rPr>
                <w:sz w:val="16"/>
                <w:szCs w:val="16"/>
              </w:rPr>
            </w:pPr>
            <w:r w:rsidRPr="00C62303">
              <w:rPr>
                <w:sz w:val="16"/>
                <w:szCs w:val="16"/>
              </w:rPr>
              <w:t>1 [1-1: 1-1]</w:t>
            </w:r>
          </w:p>
        </w:tc>
        <w:tc>
          <w:tcPr>
            <w:tcW w:w="701" w:type="dxa"/>
            <w:vAlign w:val="center"/>
            <w:hideMark/>
          </w:tcPr>
          <w:p w14:paraId="12E2434F" w14:textId="77777777" w:rsidR="00C62303" w:rsidRPr="00C62303" w:rsidRDefault="005A0F61" w:rsidP="00307B84">
            <w:pPr>
              <w:spacing w:line="480" w:lineRule="auto"/>
              <w:jc w:val="center"/>
              <w:rPr>
                <w:sz w:val="16"/>
                <w:szCs w:val="16"/>
              </w:rPr>
            </w:pPr>
            <w:r>
              <w:rPr>
                <w:sz w:val="16"/>
                <w:szCs w:val="16"/>
              </w:rPr>
              <w:t>-</w:t>
            </w:r>
          </w:p>
        </w:tc>
        <w:tc>
          <w:tcPr>
            <w:tcW w:w="1292" w:type="dxa"/>
            <w:vAlign w:val="center"/>
            <w:hideMark/>
          </w:tcPr>
          <w:p w14:paraId="0D3CF15D" w14:textId="77777777" w:rsidR="00C62303" w:rsidRPr="00C62303" w:rsidRDefault="005A0F61" w:rsidP="00307B84">
            <w:pPr>
              <w:spacing w:line="480" w:lineRule="auto"/>
              <w:jc w:val="center"/>
              <w:rPr>
                <w:sz w:val="16"/>
                <w:szCs w:val="16"/>
              </w:rPr>
            </w:pPr>
            <w:r>
              <w:rPr>
                <w:sz w:val="16"/>
                <w:szCs w:val="16"/>
              </w:rPr>
              <w:t>-</w:t>
            </w:r>
          </w:p>
        </w:tc>
        <w:tc>
          <w:tcPr>
            <w:tcW w:w="1057" w:type="dxa"/>
            <w:vAlign w:val="center"/>
            <w:hideMark/>
          </w:tcPr>
          <w:p w14:paraId="76043115" w14:textId="77777777" w:rsidR="00C62303" w:rsidRPr="00C62303" w:rsidRDefault="00C62303" w:rsidP="00307B84">
            <w:pPr>
              <w:spacing w:line="480" w:lineRule="auto"/>
              <w:jc w:val="center"/>
              <w:rPr>
                <w:sz w:val="16"/>
                <w:szCs w:val="16"/>
              </w:rPr>
            </w:pPr>
            <w:r w:rsidRPr="00C62303">
              <w:rPr>
                <w:sz w:val="16"/>
                <w:szCs w:val="16"/>
              </w:rPr>
              <w:t>51.6/48.4</w:t>
            </w:r>
          </w:p>
        </w:tc>
        <w:tc>
          <w:tcPr>
            <w:tcW w:w="693" w:type="dxa"/>
            <w:vAlign w:val="center"/>
            <w:hideMark/>
          </w:tcPr>
          <w:p w14:paraId="19DBEA97" w14:textId="77777777" w:rsidR="00C62303" w:rsidRPr="00C62303" w:rsidRDefault="00C62303" w:rsidP="00307B84">
            <w:pPr>
              <w:spacing w:line="480" w:lineRule="auto"/>
              <w:jc w:val="center"/>
              <w:rPr>
                <w:sz w:val="16"/>
                <w:szCs w:val="16"/>
              </w:rPr>
            </w:pPr>
            <w:r w:rsidRPr="00C62303">
              <w:rPr>
                <w:sz w:val="16"/>
                <w:szCs w:val="16"/>
              </w:rPr>
              <w:t>3.42 [0-12.4: 2.06-5.42]</w:t>
            </w:r>
          </w:p>
        </w:tc>
        <w:tc>
          <w:tcPr>
            <w:tcW w:w="988" w:type="dxa"/>
            <w:vAlign w:val="center"/>
            <w:hideMark/>
          </w:tcPr>
          <w:p w14:paraId="24C3755A" w14:textId="77777777" w:rsidR="00C62303" w:rsidRPr="00C62303" w:rsidRDefault="00C62303" w:rsidP="00307B84">
            <w:pPr>
              <w:spacing w:line="480" w:lineRule="auto"/>
              <w:jc w:val="center"/>
              <w:rPr>
                <w:sz w:val="16"/>
                <w:szCs w:val="16"/>
              </w:rPr>
            </w:pPr>
            <w:r w:rsidRPr="00C62303">
              <w:rPr>
                <w:sz w:val="16"/>
                <w:szCs w:val="16"/>
              </w:rPr>
              <w:t>13 [5-34: 10.8-16.8]</w:t>
            </w:r>
          </w:p>
        </w:tc>
        <w:tc>
          <w:tcPr>
            <w:tcW w:w="778" w:type="dxa"/>
            <w:vAlign w:val="center"/>
            <w:hideMark/>
          </w:tcPr>
          <w:p w14:paraId="7979D702" w14:textId="77777777" w:rsidR="00C62303" w:rsidRPr="00C62303" w:rsidRDefault="00C62303" w:rsidP="00307B84">
            <w:pPr>
              <w:spacing w:line="480" w:lineRule="auto"/>
              <w:jc w:val="center"/>
              <w:rPr>
                <w:sz w:val="16"/>
                <w:szCs w:val="16"/>
              </w:rPr>
            </w:pPr>
            <w:r w:rsidRPr="00C62303">
              <w:rPr>
                <w:sz w:val="16"/>
                <w:szCs w:val="16"/>
              </w:rPr>
              <w:t>-0.895 [-4.28-10.5: -1.64--0.215]</w:t>
            </w:r>
          </w:p>
        </w:tc>
        <w:tc>
          <w:tcPr>
            <w:tcW w:w="1105" w:type="dxa"/>
            <w:vAlign w:val="center"/>
            <w:hideMark/>
          </w:tcPr>
          <w:p w14:paraId="523A5559" w14:textId="77777777" w:rsidR="00C62303" w:rsidRPr="00C62303" w:rsidRDefault="00C62303" w:rsidP="00307B84">
            <w:pPr>
              <w:spacing w:line="480" w:lineRule="auto"/>
              <w:jc w:val="center"/>
              <w:rPr>
                <w:sz w:val="16"/>
                <w:szCs w:val="16"/>
              </w:rPr>
            </w:pPr>
            <w:r w:rsidRPr="00C62303">
              <w:rPr>
                <w:sz w:val="16"/>
                <w:szCs w:val="16"/>
              </w:rPr>
              <w:t>28900 [520-629000: 10900-69200]</w:t>
            </w:r>
          </w:p>
        </w:tc>
        <w:tc>
          <w:tcPr>
            <w:tcW w:w="814" w:type="dxa"/>
            <w:vAlign w:val="center"/>
            <w:hideMark/>
          </w:tcPr>
          <w:p w14:paraId="22E90748"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60C927BA" w14:textId="77777777" w:rsidR="00C62303" w:rsidRPr="00C62303" w:rsidRDefault="005A0F61" w:rsidP="00307B84">
            <w:pPr>
              <w:spacing w:line="480" w:lineRule="auto"/>
              <w:jc w:val="center"/>
              <w:rPr>
                <w:sz w:val="16"/>
                <w:szCs w:val="16"/>
              </w:rPr>
            </w:pPr>
            <w:r>
              <w:rPr>
                <w:sz w:val="16"/>
                <w:szCs w:val="16"/>
              </w:rPr>
              <w:t>-</w:t>
            </w:r>
          </w:p>
        </w:tc>
      </w:tr>
      <w:tr w:rsidR="005A0F61" w:rsidRPr="00C62303" w14:paraId="4370066E" w14:textId="77777777" w:rsidTr="00A6076E">
        <w:trPr>
          <w:trHeight w:val="900"/>
          <w:jc w:val="center"/>
        </w:trPr>
        <w:tc>
          <w:tcPr>
            <w:tcW w:w="738" w:type="dxa"/>
            <w:vAlign w:val="center"/>
            <w:hideMark/>
          </w:tcPr>
          <w:p w14:paraId="1E0F96B2" w14:textId="53CAA63B" w:rsidR="00C62303" w:rsidRPr="00C62303" w:rsidRDefault="002D0C18" w:rsidP="000B45A4">
            <w:pPr>
              <w:spacing w:line="480" w:lineRule="auto"/>
              <w:jc w:val="center"/>
              <w:rPr>
                <w:sz w:val="16"/>
                <w:szCs w:val="16"/>
              </w:rPr>
            </w:pPr>
            <w:r>
              <w:rPr>
                <w:sz w:val="16"/>
                <w:szCs w:val="16"/>
              </w:rPr>
              <w:fldChar w:fldCharType="begin">
                <w:fldData xml:space="preserve">PEVuZE5vdGU+PENpdGU+PEF1dGhvcj5VcnNpbmc8L0F1dGhvcj48WWVhcj4yMDExPC9ZZWFyPjxS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MTA5LTE2PC9wYWdlcz48dm9sdW1lPjIwMzwvdm9sdW1lPjxudW1iZXI+MTwvbnVt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</w:fldData>
              </w:fldChar>
            </w:r>
            <w:r w:rsidR="000B45A4">
              <w:rPr>
                <w:sz w:val="16"/>
                <w:szCs w:val="16"/>
              </w:rPr>
              <w:instrText xml:space="preserve"> ADDIN EN.CITE </w:instrText>
            </w:r>
            <w:r w:rsidR="000B45A4">
              <w:rPr>
                <w:sz w:val="16"/>
                <w:szCs w:val="16"/>
              </w:rPr>
              <w:fldChar w:fldCharType="begin">
                <w:fldData xml:space="preserve">PEVuZE5vdGU+PENpdGU+PEF1dGhvcj5VcnNpbmc8L0F1dGhvcj48WWVhcj4yMDExPC9ZZWFyPjxS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MTA5LTE2PC9wYWdlcz48dm9sdW1lPjIwMzwvdm9sdW1lPjxudW1iZXI+MTwvbnVt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2" w:tooltip="Ursing, 2011 #36" w:history="1">
              <w:r w:rsidR="000B45A4">
                <w:rPr>
                  <w:noProof/>
                  <w:sz w:val="16"/>
                  <w:szCs w:val="16"/>
                </w:rPr>
                <w:t>2</w:t>
              </w:r>
            </w:hyperlink>
            <w:r w:rsidR="000B45A4">
              <w:rPr>
                <w:noProof/>
                <w:sz w:val="16"/>
                <w:szCs w:val="16"/>
              </w:rPr>
              <w:t>]</w:t>
            </w:r>
            <w:r>
              <w:rPr>
                <w:sz w:val="16"/>
                <w:szCs w:val="16"/>
              </w:rPr>
              <w:fldChar w:fldCharType="end"/>
            </w:r>
          </w:p>
        </w:tc>
        <w:tc>
          <w:tcPr>
            <w:tcW w:w="639" w:type="dxa"/>
            <w:vAlign w:val="center"/>
            <w:hideMark/>
          </w:tcPr>
          <w:p w14:paraId="5714FAE9" w14:textId="46670C09" w:rsidR="00C62303" w:rsidRPr="00C62303" w:rsidRDefault="00C62303" w:rsidP="00307B84">
            <w:pPr>
              <w:spacing w:line="480" w:lineRule="auto"/>
              <w:jc w:val="center"/>
              <w:rPr>
                <w:sz w:val="16"/>
                <w:szCs w:val="16"/>
              </w:rPr>
            </w:pPr>
            <w:r w:rsidRPr="00C62303">
              <w:rPr>
                <w:sz w:val="16"/>
                <w:szCs w:val="16"/>
              </w:rPr>
              <w:t>2</w:t>
            </w:r>
          </w:p>
        </w:tc>
        <w:tc>
          <w:tcPr>
            <w:tcW w:w="611" w:type="dxa"/>
            <w:vAlign w:val="center"/>
            <w:hideMark/>
          </w:tcPr>
          <w:p w14:paraId="5AEAAB16" w14:textId="77777777" w:rsidR="00C62303" w:rsidRPr="00C62303" w:rsidRDefault="00C62303" w:rsidP="00307B84">
            <w:pPr>
              <w:spacing w:line="480" w:lineRule="auto"/>
              <w:jc w:val="center"/>
              <w:rPr>
                <w:sz w:val="16"/>
                <w:szCs w:val="16"/>
              </w:rPr>
            </w:pPr>
            <w:r w:rsidRPr="00C62303">
              <w:rPr>
                <w:sz w:val="16"/>
                <w:szCs w:val="16"/>
              </w:rPr>
              <w:t>122</w:t>
            </w:r>
          </w:p>
        </w:tc>
        <w:tc>
          <w:tcPr>
            <w:tcW w:w="823" w:type="dxa"/>
            <w:vAlign w:val="center"/>
            <w:hideMark/>
          </w:tcPr>
          <w:p w14:paraId="77B26127"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1146002B" w14:textId="77777777" w:rsidR="00C62303" w:rsidRPr="00C62303" w:rsidRDefault="00C62303" w:rsidP="00307B84">
            <w:pPr>
              <w:spacing w:line="480" w:lineRule="auto"/>
              <w:jc w:val="center"/>
              <w:rPr>
                <w:sz w:val="16"/>
                <w:szCs w:val="16"/>
              </w:rPr>
            </w:pPr>
            <w:r w:rsidRPr="00C62303">
              <w:rPr>
                <w:sz w:val="16"/>
                <w:szCs w:val="16"/>
              </w:rPr>
              <w:t>12.3 [8.11-16.1: 10.9-13.6]</w:t>
            </w:r>
          </w:p>
        </w:tc>
        <w:tc>
          <w:tcPr>
            <w:tcW w:w="818" w:type="dxa"/>
            <w:vAlign w:val="center"/>
            <w:hideMark/>
          </w:tcPr>
          <w:p w14:paraId="458133C8" w14:textId="77777777" w:rsidR="00C62303" w:rsidRPr="00C62303" w:rsidRDefault="00C62303" w:rsidP="00307B84">
            <w:pPr>
              <w:spacing w:line="480" w:lineRule="auto"/>
              <w:jc w:val="center"/>
              <w:rPr>
                <w:sz w:val="16"/>
                <w:szCs w:val="16"/>
              </w:rPr>
            </w:pPr>
            <w:r w:rsidRPr="00C62303">
              <w:rPr>
                <w:sz w:val="16"/>
                <w:szCs w:val="16"/>
              </w:rPr>
              <w:t>Capillary blood</w:t>
            </w:r>
          </w:p>
        </w:tc>
        <w:tc>
          <w:tcPr>
            <w:tcW w:w="697" w:type="dxa"/>
            <w:vAlign w:val="center"/>
            <w:hideMark/>
          </w:tcPr>
          <w:p w14:paraId="08AC6869" w14:textId="77777777" w:rsidR="00C62303" w:rsidRPr="00C62303" w:rsidRDefault="00C62303" w:rsidP="00307B84">
            <w:pPr>
              <w:spacing w:line="480" w:lineRule="auto"/>
              <w:jc w:val="center"/>
              <w:rPr>
                <w:sz w:val="16"/>
                <w:szCs w:val="16"/>
              </w:rPr>
            </w:pPr>
            <w:r w:rsidRPr="00C62303">
              <w:rPr>
                <w:sz w:val="16"/>
                <w:szCs w:val="16"/>
              </w:rPr>
              <w:t>121</w:t>
            </w:r>
          </w:p>
        </w:tc>
        <w:tc>
          <w:tcPr>
            <w:tcW w:w="1292" w:type="dxa"/>
            <w:vAlign w:val="center"/>
            <w:hideMark/>
          </w:tcPr>
          <w:p w14:paraId="592E3512" w14:textId="77777777" w:rsidR="00C62303" w:rsidRPr="00C62303" w:rsidRDefault="00C62303" w:rsidP="00307B84">
            <w:pPr>
              <w:spacing w:line="480" w:lineRule="auto"/>
              <w:jc w:val="center"/>
              <w:rPr>
                <w:sz w:val="16"/>
                <w:szCs w:val="16"/>
              </w:rPr>
            </w:pPr>
            <w:r w:rsidRPr="00C62303">
              <w:rPr>
                <w:sz w:val="16"/>
                <w:szCs w:val="16"/>
              </w:rPr>
              <w:t>1 [1-1: 1-1]</w:t>
            </w:r>
          </w:p>
        </w:tc>
        <w:tc>
          <w:tcPr>
            <w:tcW w:w="701" w:type="dxa"/>
            <w:vAlign w:val="center"/>
            <w:hideMark/>
          </w:tcPr>
          <w:p w14:paraId="5CB6E4D4" w14:textId="77777777" w:rsidR="00C62303" w:rsidRPr="00C62303" w:rsidRDefault="005A0F61" w:rsidP="00307B84">
            <w:pPr>
              <w:spacing w:line="480" w:lineRule="auto"/>
              <w:jc w:val="center"/>
              <w:rPr>
                <w:sz w:val="16"/>
                <w:szCs w:val="16"/>
              </w:rPr>
            </w:pPr>
            <w:r>
              <w:rPr>
                <w:sz w:val="16"/>
                <w:szCs w:val="16"/>
              </w:rPr>
              <w:t>-</w:t>
            </w:r>
          </w:p>
        </w:tc>
        <w:tc>
          <w:tcPr>
            <w:tcW w:w="1292" w:type="dxa"/>
            <w:vAlign w:val="center"/>
            <w:hideMark/>
          </w:tcPr>
          <w:p w14:paraId="6F758B6E" w14:textId="77777777" w:rsidR="00C62303" w:rsidRPr="00C62303" w:rsidRDefault="005A0F61" w:rsidP="00307B84">
            <w:pPr>
              <w:spacing w:line="480" w:lineRule="auto"/>
              <w:jc w:val="center"/>
              <w:rPr>
                <w:sz w:val="16"/>
                <w:szCs w:val="16"/>
              </w:rPr>
            </w:pPr>
            <w:r>
              <w:rPr>
                <w:sz w:val="16"/>
                <w:szCs w:val="16"/>
              </w:rPr>
              <w:t>-</w:t>
            </w:r>
          </w:p>
        </w:tc>
        <w:tc>
          <w:tcPr>
            <w:tcW w:w="1057" w:type="dxa"/>
            <w:vAlign w:val="center"/>
            <w:hideMark/>
          </w:tcPr>
          <w:p w14:paraId="0B72E2D1" w14:textId="77777777" w:rsidR="00C62303" w:rsidRPr="00C62303" w:rsidRDefault="00C62303" w:rsidP="00307B84">
            <w:pPr>
              <w:spacing w:line="480" w:lineRule="auto"/>
              <w:jc w:val="center"/>
              <w:rPr>
                <w:sz w:val="16"/>
                <w:szCs w:val="16"/>
              </w:rPr>
            </w:pPr>
            <w:r w:rsidRPr="00C62303">
              <w:rPr>
                <w:sz w:val="16"/>
                <w:szCs w:val="16"/>
              </w:rPr>
              <w:t>59/41</w:t>
            </w:r>
          </w:p>
        </w:tc>
        <w:tc>
          <w:tcPr>
            <w:tcW w:w="693" w:type="dxa"/>
            <w:vAlign w:val="center"/>
            <w:hideMark/>
          </w:tcPr>
          <w:p w14:paraId="5174161C" w14:textId="77777777" w:rsidR="00C62303" w:rsidRPr="00C62303" w:rsidRDefault="00C62303" w:rsidP="00307B84">
            <w:pPr>
              <w:spacing w:line="480" w:lineRule="auto"/>
              <w:jc w:val="center"/>
              <w:rPr>
                <w:sz w:val="16"/>
                <w:szCs w:val="16"/>
              </w:rPr>
            </w:pPr>
            <w:r w:rsidRPr="00C62303">
              <w:rPr>
                <w:sz w:val="16"/>
                <w:szCs w:val="16"/>
              </w:rPr>
              <w:t>7.29 [0.361-14.6: 5-11]</w:t>
            </w:r>
          </w:p>
        </w:tc>
        <w:tc>
          <w:tcPr>
            <w:tcW w:w="988" w:type="dxa"/>
            <w:vAlign w:val="center"/>
            <w:hideMark/>
          </w:tcPr>
          <w:p w14:paraId="6D811420" w14:textId="77777777" w:rsidR="00C62303" w:rsidRPr="00C62303" w:rsidRDefault="00C62303" w:rsidP="00307B84">
            <w:pPr>
              <w:spacing w:line="480" w:lineRule="auto"/>
              <w:jc w:val="center"/>
              <w:rPr>
                <w:sz w:val="16"/>
                <w:szCs w:val="16"/>
              </w:rPr>
            </w:pPr>
            <w:r w:rsidRPr="00C62303">
              <w:rPr>
                <w:sz w:val="16"/>
                <w:szCs w:val="16"/>
              </w:rPr>
              <w:t>20 [7.5-50.5: 15.5-29]</w:t>
            </w:r>
          </w:p>
        </w:tc>
        <w:tc>
          <w:tcPr>
            <w:tcW w:w="778" w:type="dxa"/>
            <w:vAlign w:val="center"/>
            <w:hideMark/>
          </w:tcPr>
          <w:p w14:paraId="0BEDF54E" w14:textId="77777777" w:rsidR="00C62303" w:rsidRPr="00C62303" w:rsidRDefault="00C62303" w:rsidP="00307B84">
            <w:pPr>
              <w:spacing w:line="480" w:lineRule="auto"/>
              <w:jc w:val="center"/>
              <w:rPr>
                <w:sz w:val="16"/>
                <w:szCs w:val="16"/>
              </w:rPr>
            </w:pPr>
            <w:r w:rsidRPr="00C62303">
              <w:rPr>
                <w:sz w:val="16"/>
                <w:szCs w:val="16"/>
              </w:rPr>
              <w:t>-0.715 [-3.49-4.54: -1.41--0.18]</w:t>
            </w:r>
          </w:p>
        </w:tc>
        <w:tc>
          <w:tcPr>
            <w:tcW w:w="1105" w:type="dxa"/>
            <w:vAlign w:val="center"/>
            <w:hideMark/>
          </w:tcPr>
          <w:p w14:paraId="42E8778B" w14:textId="77777777" w:rsidR="00C62303" w:rsidRPr="00C62303" w:rsidRDefault="00C62303" w:rsidP="00307B84">
            <w:pPr>
              <w:spacing w:line="480" w:lineRule="auto"/>
              <w:jc w:val="center"/>
              <w:rPr>
                <w:sz w:val="16"/>
                <w:szCs w:val="16"/>
              </w:rPr>
            </w:pPr>
            <w:r w:rsidRPr="00C62303">
              <w:rPr>
                <w:sz w:val="16"/>
                <w:szCs w:val="16"/>
              </w:rPr>
              <w:t>25600 [1200-4e+05: 7990-67500]</w:t>
            </w:r>
          </w:p>
        </w:tc>
        <w:tc>
          <w:tcPr>
            <w:tcW w:w="814" w:type="dxa"/>
            <w:vAlign w:val="center"/>
            <w:hideMark/>
          </w:tcPr>
          <w:p w14:paraId="6B3EF0E7"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68ACACDA" w14:textId="77777777" w:rsidR="00C62303" w:rsidRPr="00C62303" w:rsidRDefault="005A0F61" w:rsidP="00307B84">
            <w:pPr>
              <w:spacing w:line="480" w:lineRule="auto"/>
              <w:jc w:val="center"/>
              <w:rPr>
                <w:sz w:val="16"/>
                <w:szCs w:val="16"/>
              </w:rPr>
            </w:pPr>
            <w:r>
              <w:rPr>
                <w:sz w:val="16"/>
                <w:szCs w:val="16"/>
              </w:rPr>
              <w:t>-</w:t>
            </w:r>
          </w:p>
        </w:tc>
      </w:tr>
      <w:tr w:rsidR="005A0F61" w:rsidRPr="00C62303" w14:paraId="0479BAE5" w14:textId="77777777" w:rsidTr="00A6076E">
        <w:trPr>
          <w:trHeight w:val="900"/>
          <w:jc w:val="center"/>
        </w:trPr>
        <w:tc>
          <w:tcPr>
            <w:tcW w:w="738" w:type="dxa"/>
            <w:vAlign w:val="center"/>
            <w:hideMark/>
          </w:tcPr>
          <w:p w14:paraId="3BB37EA1" w14:textId="19CD5322" w:rsidR="00C62303" w:rsidRPr="00C62303" w:rsidRDefault="002D0C18" w:rsidP="000B45A4">
            <w:pPr>
              <w:spacing w:line="480" w:lineRule="auto"/>
              <w:jc w:val="center"/>
              <w:rPr>
                <w:sz w:val="16"/>
                <w:szCs w:val="16"/>
              </w:rPr>
            </w:pPr>
            <w:r>
              <w:rPr>
                <w:sz w:val="16"/>
                <w:szCs w:val="16"/>
              </w:rPr>
              <w:fldChar w:fldCharType="begin">
                <w:fldData xml:space="preserve">PEVuZE5vdGU+PENpdGU+PEF1dGhvcj5OZ2FzYWxhPC9BdXRob3I+PFllYXI+MjAxMTwvWWVhcj48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C9wZXJpb2RpY2FsPjxwYWdlcz44NzMtODI8L3BhZ2VzPjx2b2x1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</w:fldData>
              </w:fldChar>
            </w:r>
            <w:r w:rsidR="000B45A4">
              <w:rPr>
                <w:sz w:val="16"/>
                <w:szCs w:val="16"/>
              </w:rPr>
              <w:instrText xml:space="preserve"> ADDIN EN.CITE </w:instrText>
            </w:r>
            <w:r w:rsidR="000B45A4">
              <w:rPr>
                <w:sz w:val="16"/>
                <w:szCs w:val="16"/>
              </w:rPr>
              <w:fldChar w:fldCharType="begin">
                <w:fldData xml:space="preserve">PEVuZE5vdGU+PENpdGU+PEF1dGhvcj5OZ2FzYWxhPC9BdXRob3I+PFllYXI+MjAxMTwvWWVhcj48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C9wZXJpb2RpY2FsPjxwYWdlcz44NzMtODI8L3BhZ2VzPjx2b2x1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3" w:tooltip="Ngasala, 2011 #24" w:history="1">
              <w:r w:rsidR="000B45A4">
                <w:rPr>
                  <w:noProof/>
                  <w:sz w:val="16"/>
                  <w:szCs w:val="16"/>
                </w:rPr>
                <w:t>3</w:t>
              </w:r>
            </w:hyperlink>
            <w:r w:rsidR="000B45A4">
              <w:rPr>
                <w:noProof/>
                <w:sz w:val="16"/>
                <w:szCs w:val="16"/>
              </w:rPr>
              <w:t>]</w:t>
            </w:r>
            <w:r>
              <w:rPr>
                <w:sz w:val="16"/>
                <w:szCs w:val="16"/>
              </w:rPr>
              <w:fldChar w:fldCharType="end"/>
            </w:r>
          </w:p>
        </w:tc>
        <w:tc>
          <w:tcPr>
            <w:tcW w:w="639" w:type="dxa"/>
            <w:vAlign w:val="center"/>
            <w:hideMark/>
          </w:tcPr>
          <w:p w14:paraId="700DCA11" w14:textId="7A45A0CA" w:rsidR="00C62303" w:rsidRPr="00C62303" w:rsidRDefault="00C62303" w:rsidP="00307B84">
            <w:pPr>
              <w:spacing w:line="480" w:lineRule="auto"/>
              <w:jc w:val="center"/>
              <w:rPr>
                <w:sz w:val="16"/>
                <w:szCs w:val="16"/>
              </w:rPr>
            </w:pPr>
            <w:r w:rsidRPr="00C62303">
              <w:rPr>
                <w:sz w:val="16"/>
                <w:szCs w:val="16"/>
              </w:rPr>
              <w:t xml:space="preserve">3, </w:t>
            </w:r>
            <w:r w:rsidR="00FF2E3E" w:rsidRPr="00C62303">
              <w:rPr>
                <w:sz w:val="16"/>
                <w:szCs w:val="16"/>
              </w:rPr>
              <w:t>2</w:t>
            </w:r>
            <w:r w:rsidR="00FF2E3E">
              <w:rPr>
                <w:sz w:val="16"/>
                <w:szCs w:val="16"/>
              </w:rPr>
              <w:t>2</w:t>
            </w:r>
          </w:p>
        </w:tc>
        <w:tc>
          <w:tcPr>
            <w:tcW w:w="611" w:type="dxa"/>
            <w:vAlign w:val="center"/>
            <w:hideMark/>
          </w:tcPr>
          <w:p w14:paraId="5C0DD760" w14:textId="77777777" w:rsidR="00C62303" w:rsidRPr="00C62303" w:rsidRDefault="00C62303" w:rsidP="00307B84">
            <w:pPr>
              <w:spacing w:line="480" w:lineRule="auto"/>
              <w:jc w:val="center"/>
              <w:rPr>
                <w:sz w:val="16"/>
                <w:szCs w:val="16"/>
              </w:rPr>
            </w:pPr>
            <w:r w:rsidRPr="00C62303">
              <w:rPr>
                <w:sz w:val="16"/>
                <w:szCs w:val="16"/>
              </w:rPr>
              <w:t>353</w:t>
            </w:r>
          </w:p>
        </w:tc>
        <w:tc>
          <w:tcPr>
            <w:tcW w:w="823" w:type="dxa"/>
            <w:vAlign w:val="center"/>
            <w:hideMark/>
          </w:tcPr>
          <w:p w14:paraId="1A0C589E"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66B05799" w14:textId="77777777" w:rsidR="00C62303" w:rsidRPr="00C62303" w:rsidRDefault="00C62303" w:rsidP="00307B84">
            <w:pPr>
              <w:spacing w:line="480" w:lineRule="auto"/>
              <w:jc w:val="center"/>
              <w:rPr>
                <w:sz w:val="16"/>
                <w:szCs w:val="16"/>
              </w:rPr>
            </w:pPr>
            <w:r w:rsidRPr="00C62303">
              <w:rPr>
                <w:sz w:val="16"/>
                <w:szCs w:val="16"/>
              </w:rPr>
              <w:t>12 [8.11-24: 10-13.3]</w:t>
            </w:r>
          </w:p>
        </w:tc>
        <w:tc>
          <w:tcPr>
            <w:tcW w:w="818" w:type="dxa"/>
            <w:vAlign w:val="center"/>
            <w:hideMark/>
          </w:tcPr>
          <w:p w14:paraId="161D7D40" w14:textId="77777777" w:rsidR="00C62303" w:rsidRPr="00C62303" w:rsidRDefault="00C62303" w:rsidP="00307B84">
            <w:pPr>
              <w:spacing w:line="480" w:lineRule="auto"/>
              <w:jc w:val="center"/>
              <w:rPr>
                <w:sz w:val="16"/>
                <w:szCs w:val="16"/>
              </w:rPr>
            </w:pPr>
            <w:r w:rsidRPr="00C62303">
              <w:rPr>
                <w:sz w:val="16"/>
                <w:szCs w:val="16"/>
              </w:rPr>
              <w:t>Capillary blood</w:t>
            </w:r>
          </w:p>
        </w:tc>
        <w:tc>
          <w:tcPr>
            <w:tcW w:w="697" w:type="dxa"/>
            <w:vAlign w:val="center"/>
            <w:hideMark/>
          </w:tcPr>
          <w:p w14:paraId="045AAC9D" w14:textId="77777777" w:rsidR="00C62303" w:rsidRPr="00C62303" w:rsidRDefault="00C62303" w:rsidP="00307B84">
            <w:pPr>
              <w:spacing w:line="480" w:lineRule="auto"/>
              <w:jc w:val="center"/>
              <w:rPr>
                <w:sz w:val="16"/>
                <w:szCs w:val="16"/>
              </w:rPr>
            </w:pPr>
            <w:r w:rsidRPr="00C62303">
              <w:rPr>
                <w:sz w:val="16"/>
                <w:szCs w:val="16"/>
              </w:rPr>
              <w:t>339</w:t>
            </w:r>
          </w:p>
        </w:tc>
        <w:tc>
          <w:tcPr>
            <w:tcW w:w="1292" w:type="dxa"/>
            <w:vAlign w:val="center"/>
            <w:hideMark/>
          </w:tcPr>
          <w:p w14:paraId="259CA488" w14:textId="77777777" w:rsidR="00C62303" w:rsidRPr="00C62303" w:rsidRDefault="00C62303" w:rsidP="00307B84">
            <w:pPr>
              <w:spacing w:line="480" w:lineRule="auto"/>
              <w:jc w:val="center"/>
              <w:rPr>
                <w:sz w:val="16"/>
                <w:szCs w:val="16"/>
              </w:rPr>
            </w:pPr>
            <w:r w:rsidRPr="00C62303">
              <w:rPr>
                <w:sz w:val="16"/>
                <w:szCs w:val="16"/>
              </w:rPr>
              <w:t>1 [1-1: 1-1]</w:t>
            </w:r>
          </w:p>
        </w:tc>
        <w:tc>
          <w:tcPr>
            <w:tcW w:w="701" w:type="dxa"/>
            <w:vAlign w:val="center"/>
            <w:hideMark/>
          </w:tcPr>
          <w:p w14:paraId="0560B04E" w14:textId="77777777" w:rsidR="00C62303" w:rsidRPr="00C62303" w:rsidRDefault="005A0F61" w:rsidP="00307B84">
            <w:pPr>
              <w:spacing w:line="480" w:lineRule="auto"/>
              <w:jc w:val="center"/>
              <w:rPr>
                <w:sz w:val="16"/>
                <w:szCs w:val="16"/>
              </w:rPr>
            </w:pPr>
            <w:r>
              <w:rPr>
                <w:sz w:val="16"/>
                <w:szCs w:val="16"/>
              </w:rPr>
              <w:t>-</w:t>
            </w:r>
          </w:p>
        </w:tc>
        <w:tc>
          <w:tcPr>
            <w:tcW w:w="1292" w:type="dxa"/>
            <w:vAlign w:val="center"/>
            <w:hideMark/>
          </w:tcPr>
          <w:p w14:paraId="69584AF8" w14:textId="77777777" w:rsidR="00C62303" w:rsidRPr="00C62303" w:rsidRDefault="005A0F61" w:rsidP="00307B84">
            <w:pPr>
              <w:spacing w:line="480" w:lineRule="auto"/>
              <w:jc w:val="center"/>
              <w:rPr>
                <w:sz w:val="16"/>
                <w:szCs w:val="16"/>
              </w:rPr>
            </w:pPr>
            <w:r>
              <w:rPr>
                <w:sz w:val="16"/>
                <w:szCs w:val="16"/>
              </w:rPr>
              <w:t>-</w:t>
            </w:r>
          </w:p>
        </w:tc>
        <w:tc>
          <w:tcPr>
            <w:tcW w:w="1057" w:type="dxa"/>
            <w:vAlign w:val="center"/>
            <w:hideMark/>
          </w:tcPr>
          <w:p w14:paraId="7B40F37E" w14:textId="77777777" w:rsidR="00C62303" w:rsidRPr="00C62303" w:rsidRDefault="00C62303" w:rsidP="00307B84">
            <w:pPr>
              <w:spacing w:line="480" w:lineRule="auto"/>
              <w:jc w:val="center"/>
              <w:rPr>
                <w:sz w:val="16"/>
                <w:szCs w:val="16"/>
              </w:rPr>
            </w:pPr>
            <w:r w:rsidRPr="00C62303">
              <w:rPr>
                <w:sz w:val="16"/>
                <w:szCs w:val="16"/>
              </w:rPr>
              <w:t>48.2/51.8</w:t>
            </w:r>
          </w:p>
        </w:tc>
        <w:tc>
          <w:tcPr>
            <w:tcW w:w="693" w:type="dxa"/>
            <w:vAlign w:val="center"/>
            <w:hideMark/>
          </w:tcPr>
          <w:p w14:paraId="05CA1C18" w14:textId="77777777" w:rsidR="00C62303" w:rsidRPr="00C62303" w:rsidRDefault="00C62303" w:rsidP="00307B84">
            <w:pPr>
              <w:spacing w:line="480" w:lineRule="auto"/>
              <w:jc w:val="center"/>
              <w:rPr>
                <w:sz w:val="16"/>
                <w:szCs w:val="16"/>
              </w:rPr>
            </w:pPr>
            <w:r w:rsidRPr="00C62303">
              <w:rPr>
                <w:sz w:val="16"/>
                <w:szCs w:val="16"/>
              </w:rPr>
              <w:t>2.67 [0.333-5: 1.83-3.58]</w:t>
            </w:r>
          </w:p>
        </w:tc>
        <w:tc>
          <w:tcPr>
            <w:tcW w:w="988" w:type="dxa"/>
            <w:vAlign w:val="center"/>
            <w:hideMark/>
          </w:tcPr>
          <w:p w14:paraId="35A466D0" w14:textId="77777777" w:rsidR="00C62303" w:rsidRPr="00C62303" w:rsidRDefault="00C62303" w:rsidP="00307B84">
            <w:pPr>
              <w:spacing w:line="480" w:lineRule="auto"/>
              <w:jc w:val="center"/>
              <w:rPr>
                <w:sz w:val="16"/>
                <w:szCs w:val="16"/>
              </w:rPr>
            </w:pPr>
            <w:r w:rsidRPr="00C62303">
              <w:rPr>
                <w:sz w:val="16"/>
                <w:szCs w:val="16"/>
              </w:rPr>
              <w:t>12 [5-21: 10-14]</w:t>
            </w:r>
          </w:p>
        </w:tc>
        <w:tc>
          <w:tcPr>
            <w:tcW w:w="778" w:type="dxa"/>
            <w:vAlign w:val="center"/>
            <w:hideMark/>
          </w:tcPr>
          <w:p w14:paraId="7F0905D6" w14:textId="77777777" w:rsidR="00C62303" w:rsidRPr="00C62303" w:rsidRDefault="00C62303" w:rsidP="00307B84">
            <w:pPr>
              <w:spacing w:line="480" w:lineRule="auto"/>
              <w:jc w:val="center"/>
              <w:rPr>
                <w:sz w:val="16"/>
                <w:szCs w:val="16"/>
              </w:rPr>
            </w:pPr>
            <w:r w:rsidRPr="00C62303">
              <w:rPr>
                <w:sz w:val="16"/>
                <w:szCs w:val="16"/>
              </w:rPr>
              <w:t>-0.81 [-4.47-3.31: -1.51--0.02]</w:t>
            </w:r>
          </w:p>
        </w:tc>
        <w:tc>
          <w:tcPr>
            <w:tcW w:w="1105" w:type="dxa"/>
            <w:vAlign w:val="center"/>
            <w:hideMark/>
          </w:tcPr>
          <w:p w14:paraId="1831DF80" w14:textId="77777777" w:rsidR="00C62303" w:rsidRPr="00C62303" w:rsidRDefault="00C62303" w:rsidP="00307B84">
            <w:pPr>
              <w:spacing w:line="480" w:lineRule="auto"/>
              <w:jc w:val="center"/>
              <w:rPr>
                <w:sz w:val="16"/>
                <w:szCs w:val="16"/>
              </w:rPr>
            </w:pPr>
            <w:r w:rsidRPr="00C62303">
              <w:rPr>
                <w:sz w:val="16"/>
                <w:szCs w:val="16"/>
              </w:rPr>
              <w:t>48700 [2220-192000: 23300-86800]</w:t>
            </w:r>
          </w:p>
        </w:tc>
        <w:tc>
          <w:tcPr>
            <w:tcW w:w="814" w:type="dxa"/>
            <w:vAlign w:val="center"/>
            <w:hideMark/>
          </w:tcPr>
          <w:p w14:paraId="4C57F59C"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65763FC8" w14:textId="77777777" w:rsidR="00C62303" w:rsidRPr="00C62303" w:rsidRDefault="005A0F61" w:rsidP="00307B84">
            <w:pPr>
              <w:spacing w:line="480" w:lineRule="auto"/>
              <w:jc w:val="center"/>
              <w:rPr>
                <w:sz w:val="16"/>
                <w:szCs w:val="16"/>
              </w:rPr>
            </w:pPr>
            <w:r>
              <w:rPr>
                <w:sz w:val="16"/>
                <w:szCs w:val="16"/>
              </w:rPr>
              <w:t>-</w:t>
            </w:r>
          </w:p>
        </w:tc>
      </w:tr>
      <w:tr w:rsidR="005A0F61" w:rsidRPr="00C62303" w14:paraId="71E85D79" w14:textId="77777777" w:rsidTr="00A6076E">
        <w:trPr>
          <w:trHeight w:val="675"/>
          <w:jc w:val="center"/>
        </w:trPr>
        <w:tc>
          <w:tcPr>
            <w:tcW w:w="738" w:type="dxa"/>
            <w:vAlign w:val="center"/>
            <w:hideMark/>
          </w:tcPr>
          <w:p w14:paraId="4D03917F" w14:textId="01094807" w:rsidR="00C62303" w:rsidRPr="00C62303" w:rsidRDefault="002D0C18" w:rsidP="000B45A4">
            <w:pPr>
              <w:spacing w:line="480" w:lineRule="auto"/>
              <w:jc w:val="center"/>
              <w:rPr>
                <w:sz w:val="16"/>
                <w:szCs w:val="16"/>
              </w:rPr>
            </w:pPr>
            <w:r>
              <w:rPr>
                <w:sz w:val="16"/>
                <w:szCs w:val="16"/>
              </w:rPr>
              <w:fldChar w:fldCharType="begin">
                <w:fldData xml:space="preserve">PEVuZE5vdGU+PENpdGU+PEF1dGhvcj5OZ2FzYWxhPC9BdXRob3I+PFllYXI+MjAxMTwvWWVhcj48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C9wZXJpb2RpY2FsPjxwYWdlcz44NzMtODI8L3BhZ2VzPjx2b2x1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</w:fldData>
              </w:fldChar>
            </w:r>
            <w:r w:rsidR="000B45A4">
              <w:rPr>
                <w:sz w:val="16"/>
                <w:szCs w:val="16"/>
              </w:rPr>
              <w:instrText xml:space="preserve"> ADDIN EN.CITE </w:instrText>
            </w:r>
            <w:r w:rsidR="000B45A4">
              <w:rPr>
                <w:sz w:val="16"/>
                <w:szCs w:val="16"/>
              </w:rPr>
              <w:fldChar w:fldCharType="begin">
                <w:fldData xml:space="preserve">PEVuZE5vdGU+PENpdGU+PEF1dGhvcj5OZ2FzYWxhPC9BdXRob3I+PFllYXI+MjAxMTwvWWVhcj48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C9wZXJpb2RpY2FsPjxwYWdlcz44NzMtODI8L3BhZ2VzPjx2b2x1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3" w:tooltip="Ngasala, 2011 #24" w:history="1">
              <w:r w:rsidR="000B45A4">
                <w:rPr>
                  <w:noProof/>
                  <w:sz w:val="16"/>
                  <w:szCs w:val="16"/>
                </w:rPr>
                <w:t>3</w:t>
              </w:r>
            </w:hyperlink>
            <w:r w:rsidR="000B45A4">
              <w:rPr>
                <w:noProof/>
                <w:sz w:val="16"/>
                <w:szCs w:val="16"/>
              </w:rPr>
              <w:t>]</w:t>
            </w:r>
            <w:r>
              <w:rPr>
                <w:sz w:val="16"/>
                <w:szCs w:val="16"/>
              </w:rPr>
              <w:fldChar w:fldCharType="end"/>
            </w:r>
          </w:p>
        </w:tc>
        <w:tc>
          <w:tcPr>
            <w:tcW w:w="639" w:type="dxa"/>
            <w:vAlign w:val="center"/>
            <w:hideMark/>
          </w:tcPr>
          <w:p w14:paraId="1CF198B8" w14:textId="5C365852" w:rsidR="00C62303" w:rsidRPr="00C62303" w:rsidRDefault="00C62303" w:rsidP="00307B84">
            <w:pPr>
              <w:spacing w:line="480" w:lineRule="auto"/>
              <w:jc w:val="center"/>
              <w:rPr>
                <w:sz w:val="16"/>
                <w:szCs w:val="16"/>
              </w:rPr>
            </w:pPr>
            <w:r w:rsidRPr="00C62303">
              <w:rPr>
                <w:sz w:val="16"/>
                <w:szCs w:val="16"/>
              </w:rPr>
              <w:t xml:space="preserve">3, </w:t>
            </w:r>
            <w:r w:rsidR="00FF2E3E" w:rsidRPr="00C62303">
              <w:rPr>
                <w:sz w:val="16"/>
                <w:szCs w:val="16"/>
              </w:rPr>
              <w:t>2</w:t>
            </w:r>
            <w:r w:rsidR="00FF2E3E">
              <w:rPr>
                <w:sz w:val="16"/>
                <w:szCs w:val="16"/>
              </w:rPr>
              <w:t>2</w:t>
            </w:r>
          </w:p>
        </w:tc>
        <w:tc>
          <w:tcPr>
            <w:tcW w:w="611" w:type="dxa"/>
            <w:vAlign w:val="center"/>
            <w:hideMark/>
          </w:tcPr>
          <w:p w14:paraId="7B7C8DAD" w14:textId="77777777" w:rsidR="00C62303" w:rsidRPr="00C62303" w:rsidRDefault="00C62303" w:rsidP="00307B84">
            <w:pPr>
              <w:spacing w:line="480" w:lineRule="auto"/>
              <w:jc w:val="center"/>
              <w:rPr>
                <w:sz w:val="16"/>
                <w:szCs w:val="16"/>
              </w:rPr>
            </w:pPr>
            <w:r w:rsidRPr="00C62303">
              <w:rPr>
                <w:sz w:val="16"/>
                <w:szCs w:val="16"/>
              </w:rPr>
              <w:t>152</w:t>
            </w:r>
          </w:p>
        </w:tc>
        <w:tc>
          <w:tcPr>
            <w:tcW w:w="823" w:type="dxa"/>
            <w:vAlign w:val="center"/>
            <w:hideMark/>
          </w:tcPr>
          <w:p w14:paraId="745426F2"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5B6710EB" w14:textId="77777777" w:rsidR="00C62303" w:rsidRPr="00C62303" w:rsidRDefault="00C62303" w:rsidP="00307B84">
            <w:pPr>
              <w:spacing w:line="480" w:lineRule="auto"/>
              <w:jc w:val="center"/>
              <w:rPr>
                <w:sz w:val="16"/>
                <w:szCs w:val="16"/>
              </w:rPr>
            </w:pPr>
            <w:r w:rsidRPr="00C62303">
              <w:rPr>
                <w:sz w:val="16"/>
                <w:szCs w:val="16"/>
              </w:rPr>
              <w:t>12 [8.14-20: 10-13.3]</w:t>
            </w:r>
          </w:p>
        </w:tc>
        <w:tc>
          <w:tcPr>
            <w:tcW w:w="818" w:type="dxa"/>
            <w:vAlign w:val="center"/>
            <w:hideMark/>
          </w:tcPr>
          <w:p w14:paraId="1C00DCB8" w14:textId="77777777" w:rsidR="00C62303" w:rsidRPr="00C62303" w:rsidRDefault="00C62303" w:rsidP="00307B84">
            <w:pPr>
              <w:spacing w:line="480" w:lineRule="auto"/>
              <w:jc w:val="center"/>
              <w:rPr>
                <w:sz w:val="16"/>
                <w:szCs w:val="16"/>
              </w:rPr>
            </w:pPr>
            <w:r w:rsidRPr="00C62303">
              <w:rPr>
                <w:sz w:val="16"/>
                <w:szCs w:val="16"/>
              </w:rPr>
              <w:t>Capillary blood</w:t>
            </w:r>
          </w:p>
        </w:tc>
        <w:tc>
          <w:tcPr>
            <w:tcW w:w="697" w:type="dxa"/>
            <w:vAlign w:val="center"/>
            <w:hideMark/>
          </w:tcPr>
          <w:p w14:paraId="68202E0C" w14:textId="77777777" w:rsidR="00C62303" w:rsidRPr="00C62303" w:rsidRDefault="00C62303" w:rsidP="00307B84">
            <w:pPr>
              <w:spacing w:line="480" w:lineRule="auto"/>
              <w:jc w:val="center"/>
              <w:rPr>
                <w:sz w:val="16"/>
                <w:szCs w:val="16"/>
              </w:rPr>
            </w:pPr>
            <w:r w:rsidRPr="00C62303">
              <w:rPr>
                <w:sz w:val="16"/>
                <w:szCs w:val="16"/>
              </w:rPr>
              <w:t>133</w:t>
            </w:r>
          </w:p>
        </w:tc>
        <w:tc>
          <w:tcPr>
            <w:tcW w:w="1292" w:type="dxa"/>
            <w:vAlign w:val="center"/>
            <w:hideMark/>
          </w:tcPr>
          <w:p w14:paraId="35936CD5" w14:textId="77777777" w:rsidR="00C62303" w:rsidRPr="00C62303" w:rsidRDefault="00C62303" w:rsidP="00307B84">
            <w:pPr>
              <w:spacing w:line="480" w:lineRule="auto"/>
              <w:jc w:val="center"/>
              <w:rPr>
                <w:sz w:val="16"/>
                <w:szCs w:val="16"/>
              </w:rPr>
            </w:pPr>
            <w:r w:rsidRPr="00C62303">
              <w:rPr>
                <w:sz w:val="16"/>
                <w:szCs w:val="16"/>
              </w:rPr>
              <w:t>1 [1-1: 1-1]</w:t>
            </w:r>
          </w:p>
        </w:tc>
        <w:tc>
          <w:tcPr>
            <w:tcW w:w="701" w:type="dxa"/>
            <w:vAlign w:val="center"/>
            <w:hideMark/>
          </w:tcPr>
          <w:p w14:paraId="73C3057C" w14:textId="77777777" w:rsidR="00C62303" w:rsidRPr="00C62303" w:rsidRDefault="005A0F61" w:rsidP="00307B84">
            <w:pPr>
              <w:spacing w:line="480" w:lineRule="auto"/>
              <w:jc w:val="center"/>
              <w:rPr>
                <w:sz w:val="16"/>
                <w:szCs w:val="16"/>
              </w:rPr>
            </w:pPr>
            <w:r>
              <w:rPr>
                <w:sz w:val="16"/>
                <w:szCs w:val="16"/>
              </w:rPr>
              <w:t>-</w:t>
            </w:r>
          </w:p>
        </w:tc>
        <w:tc>
          <w:tcPr>
            <w:tcW w:w="1292" w:type="dxa"/>
            <w:vAlign w:val="center"/>
            <w:hideMark/>
          </w:tcPr>
          <w:p w14:paraId="1BB66BA6" w14:textId="77777777" w:rsidR="00C62303" w:rsidRPr="00C62303" w:rsidRDefault="005A0F61" w:rsidP="00307B84">
            <w:pPr>
              <w:spacing w:line="480" w:lineRule="auto"/>
              <w:jc w:val="center"/>
              <w:rPr>
                <w:sz w:val="16"/>
                <w:szCs w:val="16"/>
              </w:rPr>
            </w:pPr>
            <w:r>
              <w:rPr>
                <w:sz w:val="16"/>
                <w:szCs w:val="16"/>
              </w:rPr>
              <w:t>-</w:t>
            </w:r>
          </w:p>
        </w:tc>
        <w:tc>
          <w:tcPr>
            <w:tcW w:w="1057" w:type="dxa"/>
            <w:vAlign w:val="center"/>
            <w:hideMark/>
          </w:tcPr>
          <w:p w14:paraId="404C6DB0" w14:textId="77777777" w:rsidR="00C62303" w:rsidRPr="00C62303" w:rsidRDefault="00C62303" w:rsidP="00307B84">
            <w:pPr>
              <w:spacing w:line="480" w:lineRule="auto"/>
              <w:jc w:val="center"/>
              <w:rPr>
                <w:sz w:val="16"/>
                <w:szCs w:val="16"/>
              </w:rPr>
            </w:pPr>
            <w:r w:rsidRPr="00C62303">
              <w:rPr>
                <w:sz w:val="16"/>
                <w:szCs w:val="16"/>
              </w:rPr>
              <w:t>46.7/53.3</w:t>
            </w:r>
          </w:p>
        </w:tc>
        <w:tc>
          <w:tcPr>
            <w:tcW w:w="693" w:type="dxa"/>
            <w:vAlign w:val="center"/>
            <w:hideMark/>
          </w:tcPr>
          <w:p w14:paraId="4F18BD1F" w14:textId="77777777" w:rsidR="00C62303" w:rsidRPr="00C62303" w:rsidRDefault="00C62303" w:rsidP="00307B84">
            <w:pPr>
              <w:spacing w:line="480" w:lineRule="auto"/>
              <w:jc w:val="center"/>
              <w:rPr>
                <w:sz w:val="16"/>
                <w:szCs w:val="16"/>
              </w:rPr>
            </w:pPr>
            <w:r w:rsidRPr="00C62303">
              <w:rPr>
                <w:sz w:val="16"/>
                <w:szCs w:val="16"/>
              </w:rPr>
              <w:t xml:space="preserve">3 [0.417-5: </w:t>
            </w:r>
            <w:r w:rsidRPr="00C62303">
              <w:rPr>
                <w:sz w:val="16"/>
                <w:szCs w:val="16"/>
              </w:rPr>
              <w:lastRenderedPageBreak/>
              <w:t>1.92-3.75]</w:t>
            </w:r>
          </w:p>
        </w:tc>
        <w:tc>
          <w:tcPr>
            <w:tcW w:w="988" w:type="dxa"/>
            <w:vAlign w:val="center"/>
            <w:hideMark/>
          </w:tcPr>
          <w:p w14:paraId="031C3358" w14:textId="77777777" w:rsidR="00C62303" w:rsidRPr="00C62303" w:rsidRDefault="00C62303" w:rsidP="00307B84">
            <w:pPr>
              <w:spacing w:line="480" w:lineRule="auto"/>
              <w:jc w:val="center"/>
              <w:rPr>
                <w:sz w:val="16"/>
                <w:szCs w:val="16"/>
              </w:rPr>
            </w:pPr>
            <w:r w:rsidRPr="00C62303">
              <w:rPr>
                <w:sz w:val="16"/>
                <w:szCs w:val="16"/>
              </w:rPr>
              <w:lastRenderedPageBreak/>
              <w:t>12 [6-21: 10-14.8]</w:t>
            </w:r>
          </w:p>
        </w:tc>
        <w:tc>
          <w:tcPr>
            <w:tcW w:w="778" w:type="dxa"/>
            <w:vAlign w:val="center"/>
            <w:hideMark/>
          </w:tcPr>
          <w:p w14:paraId="6BEA6BB7" w14:textId="77777777" w:rsidR="00C62303" w:rsidRPr="00C62303" w:rsidRDefault="00C62303" w:rsidP="00307B84">
            <w:pPr>
              <w:spacing w:line="480" w:lineRule="auto"/>
              <w:jc w:val="center"/>
              <w:rPr>
                <w:sz w:val="16"/>
                <w:szCs w:val="16"/>
              </w:rPr>
            </w:pPr>
            <w:r w:rsidRPr="00C62303">
              <w:rPr>
                <w:sz w:val="16"/>
                <w:szCs w:val="16"/>
              </w:rPr>
              <w:t>-0.885 [-4.22-2: -1.54--0.0975]</w:t>
            </w:r>
          </w:p>
        </w:tc>
        <w:tc>
          <w:tcPr>
            <w:tcW w:w="1105" w:type="dxa"/>
            <w:vAlign w:val="center"/>
            <w:hideMark/>
          </w:tcPr>
          <w:p w14:paraId="1B3346E4" w14:textId="77777777" w:rsidR="00C62303" w:rsidRPr="00C62303" w:rsidRDefault="00C62303" w:rsidP="00307B84">
            <w:pPr>
              <w:spacing w:line="480" w:lineRule="auto"/>
              <w:jc w:val="center"/>
              <w:rPr>
                <w:sz w:val="16"/>
                <w:szCs w:val="16"/>
              </w:rPr>
            </w:pPr>
            <w:r w:rsidRPr="00C62303">
              <w:rPr>
                <w:sz w:val="16"/>
                <w:szCs w:val="16"/>
              </w:rPr>
              <w:t>17400 [140-205000: 4840-49000]</w:t>
            </w:r>
          </w:p>
        </w:tc>
        <w:tc>
          <w:tcPr>
            <w:tcW w:w="814" w:type="dxa"/>
            <w:vAlign w:val="center"/>
            <w:hideMark/>
          </w:tcPr>
          <w:p w14:paraId="19336987"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64642B92" w14:textId="77777777" w:rsidR="00C62303" w:rsidRPr="00C62303" w:rsidRDefault="005A0F61" w:rsidP="00307B84">
            <w:pPr>
              <w:spacing w:line="480" w:lineRule="auto"/>
              <w:jc w:val="center"/>
              <w:rPr>
                <w:sz w:val="16"/>
                <w:szCs w:val="16"/>
              </w:rPr>
            </w:pPr>
            <w:r>
              <w:rPr>
                <w:sz w:val="16"/>
                <w:szCs w:val="16"/>
              </w:rPr>
              <w:t>-</w:t>
            </w:r>
          </w:p>
        </w:tc>
      </w:tr>
      <w:tr w:rsidR="005A0F61" w:rsidRPr="00C62303" w14:paraId="5FA41EA9" w14:textId="77777777" w:rsidTr="00A6076E">
        <w:trPr>
          <w:trHeight w:val="675"/>
          <w:jc w:val="center"/>
        </w:trPr>
        <w:tc>
          <w:tcPr>
            <w:tcW w:w="738" w:type="dxa"/>
            <w:vAlign w:val="center"/>
            <w:hideMark/>
          </w:tcPr>
          <w:p w14:paraId="7A56D833" w14:textId="6D1F762F" w:rsidR="00C62303" w:rsidRPr="00C62303" w:rsidRDefault="002D0C18" w:rsidP="000B45A4">
            <w:pPr>
              <w:spacing w:line="480" w:lineRule="auto"/>
              <w:jc w:val="center"/>
              <w:rPr>
                <w:sz w:val="16"/>
                <w:szCs w:val="16"/>
              </w:rPr>
            </w:pPr>
            <w:r>
              <w:rPr>
                <w:sz w:val="16"/>
                <w:szCs w:val="16"/>
              </w:rPr>
              <w:fldChar w:fldCharType="begin">
                <w:fldData xml:space="preserve">PEVuZE5vdGU+PENpdGU+PEF1dGhvcj5IaWV0YWxhPC9BdXRob3I+PFllYXI+MjAxMDwvWWVhcj48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</w:fldData>
              </w:fldChar>
            </w:r>
            <w:r w:rsidR="000B45A4">
              <w:rPr>
                <w:sz w:val="16"/>
                <w:szCs w:val="16"/>
              </w:rPr>
              <w:instrText xml:space="preserve"> ADDIN EN.CITE </w:instrText>
            </w:r>
            <w:r w:rsidR="000B45A4">
              <w:rPr>
                <w:sz w:val="16"/>
                <w:szCs w:val="16"/>
              </w:rPr>
              <w:fldChar w:fldCharType="begin">
                <w:fldData xml:space="preserve">PEVuZE5vdGU+PENpdGU+PEF1dGhvcj5IaWV0YWxhPC9BdXRob3I+PFllYXI+MjAxMDwvWWVhcj48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4" w:tooltip="Hietala, 2010 #28" w:history="1">
              <w:r w:rsidR="000B45A4">
                <w:rPr>
                  <w:noProof/>
                  <w:sz w:val="16"/>
                  <w:szCs w:val="16"/>
                </w:rPr>
                <w:t>4</w:t>
              </w:r>
            </w:hyperlink>
            <w:r w:rsidR="000B45A4">
              <w:rPr>
                <w:noProof/>
                <w:sz w:val="16"/>
                <w:szCs w:val="16"/>
              </w:rPr>
              <w:t>]</w:t>
            </w:r>
            <w:r>
              <w:rPr>
                <w:sz w:val="16"/>
                <w:szCs w:val="16"/>
              </w:rPr>
              <w:fldChar w:fldCharType="end"/>
            </w:r>
          </w:p>
        </w:tc>
        <w:tc>
          <w:tcPr>
            <w:tcW w:w="639" w:type="dxa"/>
            <w:vAlign w:val="center"/>
            <w:hideMark/>
          </w:tcPr>
          <w:p w14:paraId="70B1166F" w14:textId="77777777" w:rsidR="00C62303" w:rsidRPr="00C62303" w:rsidRDefault="00C62303" w:rsidP="00307B84">
            <w:pPr>
              <w:spacing w:line="480" w:lineRule="auto"/>
              <w:jc w:val="center"/>
              <w:rPr>
                <w:sz w:val="16"/>
                <w:szCs w:val="16"/>
              </w:rPr>
            </w:pPr>
            <w:r w:rsidRPr="00C62303">
              <w:rPr>
                <w:sz w:val="16"/>
                <w:szCs w:val="16"/>
              </w:rPr>
              <w:t>3</w:t>
            </w:r>
          </w:p>
        </w:tc>
        <w:tc>
          <w:tcPr>
            <w:tcW w:w="611" w:type="dxa"/>
            <w:vAlign w:val="center"/>
            <w:hideMark/>
          </w:tcPr>
          <w:p w14:paraId="54B68E8B" w14:textId="77777777" w:rsidR="00C62303" w:rsidRPr="00C62303" w:rsidRDefault="00C62303" w:rsidP="00307B84">
            <w:pPr>
              <w:spacing w:line="480" w:lineRule="auto"/>
              <w:jc w:val="center"/>
              <w:rPr>
                <w:sz w:val="16"/>
                <w:szCs w:val="16"/>
              </w:rPr>
            </w:pPr>
            <w:r w:rsidRPr="00C62303">
              <w:rPr>
                <w:sz w:val="16"/>
                <w:szCs w:val="16"/>
              </w:rPr>
              <w:t>50</w:t>
            </w:r>
          </w:p>
        </w:tc>
        <w:tc>
          <w:tcPr>
            <w:tcW w:w="823" w:type="dxa"/>
            <w:vAlign w:val="center"/>
            <w:hideMark/>
          </w:tcPr>
          <w:p w14:paraId="7A874BD3"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3374DBFC" w14:textId="77777777" w:rsidR="00C62303" w:rsidRPr="00C62303" w:rsidRDefault="00C62303" w:rsidP="00307B84">
            <w:pPr>
              <w:spacing w:line="480" w:lineRule="auto"/>
              <w:jc w:val="center"/>
              <w:rPr>
                <w:sz w:val="16"/>
                <w:szCs w:val="16"/>
              </w:rPr>
            </w:pPr>
            <w:r w:rsidRPr="00C62303">
              <w:rPr>
                <w:sz w:val="16"/>
                <w:szCs w:val="16"/>
              </w:rPr>
              <w:t>12 [8.57-16: 10.9-13.9]</w:t>
            </w:r>
          </w:p>
        </w:tc>
        <w:tc>
          <w:tcPr>
            <w:tcW w:w="818" w:type="dxa"/>
            <w:vAlign w:val="center"/>
            <w:hideMark/>
          </w:tcPr>
          <w:p w14:paraId="25280F9E" w14:textId="77777777" w:rsidR="00C62303" w:rsidRPr="00C62303" w:rsidRDefault="00C62303" w:rsidP="00307B84">
            <w:pPr>
              <w:spacing w:line="480" w:lineRule="auto"/>
              <w:jc w:val="center"/>
              <w:rPr>
                <w:sz w:val="16"/>
                <w:szCs w:val="16"/>
              </w:rPr>
            </w:pPr>
            <w:r w:rsidRPr="00C62303">
              <w:rPr>
                <w:sz w:val="16"/>
                <w:szCs w:val="16"/>
              </w:rPr>
              <w:t>Venous plasma</w:t>
            </w:r>
          </w:p>
        </w:tc>
        <w:tc>
          <w:tcPr>
            <w:tcW w:w="697" w:type="dxa"/>
            <w:vAlign w:val="center"/>
            <w:hideMark/>
          </w:tcPr>
          <w:p w14:paraId="0CEBD54D" w14:textId="77777777" w:rsidR="00C62303" w:rsidRPr="00C62303" w:rsidRDefault="00C62303" w:rsidP="00307B84">
            <w:pPr>
              <w:spacing w:line="480" w:lineRule="auto"/>
              <w:jc w:val="center"/>
              <w:rPr>
                <w:sz w:val="16"/>
                <w:szCs w:val="16"/>
              </w:rPr>
            </w:pPr>
            <w:r w:rsidRPr="00C62303">
              <w:rPr>
                <w:sz w:val="16"/>
                <w:szCs w:val="16"/>
              </w:rPr>
              <w:t>404</w:t>
            </w:r>
          </w:p>
        </w:tc>
        <w:tc>
          <w:tcPr>
            <w:tcW w:w="1292" w:type="dxa"/>
            <w:vAlign w:val="center"/>
            <w:hideMark/>
          </w:tcPr>
          <w:p w14:paraId="4E62A797" w14:textId="77777777" w:rsidR="00C62303" w:rsidRPr="00C62303" w:rsidRDefault="00C62303" w:rsidP="00307B84">
            <w:pPr>
              <w:spacing w:line="480" w:lineRule="auto"/>
              <w:jc w:val="center"/>
              <w:rPr>
                <w:sz w:val="16"/>
                <w:szCs w:val="16"/>
              </w:rPr>
            </w:pPr>
            <w:r w:rsidRPr="00C62303">
              <w:rPr>
                <w:sz w:val="16"/>
                <w:szCs w:val="16"/>
              </w:rPr>
              <w:t>8 [5-9: 8-9]</w:t>
            </w:r>
          </w:p>
        </w:tc>
        <w:tc>
          <w:tcPr>
            <w:tcW w:w="701" w:type="dxa"/>
            <w:vAlign w:val="center"/>
            <w:hideMark/>
          </w:tcPr>
          <w:p w14:paraId="39C423AC" w14:textId="77777777" w:rsidR="00C62303" w:rsidRPr="00C62303" w:rsidRDefault="005A0F61" w:rsidP="00307B84">
            <w:pPr>
              <w:spacing w:line="480" w:lineRule="auto"/>
              <w:jc w:val="center"/>
              <w:rPr>
                <w:sz w:val="16"/>
                <w:szCs w:val="16"/>
              </w:rPr>
            </w:pPr>
            <w:r>
              <w:rPr>
                <w:sz w:val="16"/>
                <w:szCs w:val="16"/>
              </w:rPr>
              <w:t>-</w:t>
            </w:r>
          </w:p>
        </w:tc>
        <w:tc>
          <w:tcPr>
            <w:tcW w:w="1292" w:type="dxa"/>
            <w:vAlign w:val="center"/>
            <w:hideMark/>
          </w:tcPr>
          <w:p w14:paraId="349952D4" w14:textId="77777777" w:rsidR="00C62303" w:rsidRPr="00C62303" w:rsidRDefault="005A0F61" w:rsidP="00307B84">
            <w:pPr>
              <w:spacing w:line="480" w:lineRule="auto"/>
              <w:jc w:val="center"/>
              <w:rPr>
                <w:sz w:val="16"/>
                <w:szCs w:val="16"/>
              </w:rPr>
            </w:pPr>
            <w:r>
              <w:rPr>
                <w:sz w:val="16"/>
                <w:szCs w:val="16"/>
              </w:rPr>
              <w:t>-</w:t>
            </w:r>
          </w:p>
        </w:tc>
        <w:tc>
          <w:tcPr>
            <w:tcW w:w="1057" w:type="dxa"/>
            <w:vAlign w:val="center"/>
            <w:hideMark/>
          </w:tcPr>
          <w:p w14:paraId="790B6495" w14:textId="77777777" w:rsidR="00C62303" w:rsidRPr="00C62303" w:rsidRDefault="00C62303" w:rsidP="00307B84">
            <w:pPr>
              <w:spacing w:line="480" w:lineRule="auto"/>
              <w:jc w:val="center"/>
              <w:rPr>
                <w:sz w:val="16"/>
                <w:szCs w:val="16"/>
              </w:rPr>
            </w:pPr>
            <w:r w:rsidRPr="00C62303">
              <w:rPr>
                <w:sz w:val="16"/>
                <w:szCs w:val="16"/>
              </w:rPr>
              <w:t>38/62</w:t>
            </w:r>
          </w:p>
        </w:tc>
        <w:tc>
          <w:tcPr>
            <w:tcW w:w="693" w:type="dxa"/>
            <w:vAlign w:val="center"/>
            <w:hideMark/>
          </w:tcPr>
          <w:p w14:paraId="451E929A" w14:textId="77777777" w:rsidR="00C62303" w:rsidRPr="00C62303" w:rsidRDefault="00C62303" w:rsidP="00307B84">
            <w:pPr>
              <w:spacing w:line="480" w:lineRule="auto"/>
              <w:jc w:val="center"/>
              <w:rPr>
                <w:sz w:val="16"/>
                <w:szCs w:val="16"/>
              </w:rPr>
            </w:pPr>
            <w:r w:rsidRPr="00C62303">
              <w:rPr>
                <w:sz w:val="16"/>
                <w:szCs w:val="16"/>
              </w:rPr>
              <w:t>4 [1-9.92: 2-6]</w:t>
            </w:r>
          </w:p>
        </w:tc>
        <w:tc>
          <w:tcPr>
            <w:tcW w:w="988" w:type="dxa"/>
            <w:vAlign w:val="center"/>
            <w:hideMark/>
          </w:tcPr>
          <w:p w14:paraId="40EAFC21" w14:textId="77777777" w:rsidR="00C62303" w:rsidRPr="00C62303" w:rsidRDefault="00C62303" w:rsidP="00307B84">
            <w:pPr>
              <w:spacing w:line="480" w:lineRule="auto"/>
              <w:jc w:val="center"/>
              <w:rPr>
                <w:sz w:val="16"/>
                <w:szCs w:val="16"/>
              </w:rPr>
            </w:pPr>
            <w:r w:rsidRPr="00C62303">
              <w:rPr>
                <w:sz w:val="16"/>
                <w:szCs w:val="16"/>
              </w:rPr>
              <w:t>12.6 [8-30: 10-16.8]</w:t>
            </w:r>
          </w:p>
        </w:tc>
        <w:tc>
          <w:tcPr>
            <w:tcW w:w="778" w:type="dxa"/>
            <w:vAlign w:val="center"/>
            <w:hideMark/>
          </w:tcPr>
          <w:p w14:paraId="11D76432" w14:textId="77777777" w:rsidR="00C62303" w:rsidRPr="00C62303" w:rsidRDefault="00C62303" w:rsidP="00307B84">
            <w:pPr>
              <w:spacing w:line="480" w:lineRule="auto"/>
              <w:jc w:val="center"/>
              <w:rPr>
                <w:sz w:val="16"/>
                <w:szCs w:val="16"/>
              </w:rPr>
            </w:pPr>
            <w:r w:rsidRPr="00C62303">
              <w:rPr>
                <w:sz w:val="16"/>
                <w:szCs w:val="16"/>
              </w:rPr>
              <w:t>-1.28 [-3.75-1.72: -1.88--0.655]</w:t>
            </w:r>
          </w:p>
        </w:tc>
        <w:tc>
          <w:tcPr>
            <w:tcW w:w="1105" w:type="dxa"/>
            <w:vAlign w:val="center"/>
            <w:hideMark/>
          </w:tcPr>
          <w:p w14:paraId="0F2B7C5A" w14:textId="77777777" w:rsidR="00C62303" w:rsidRPr="00C62303" w:rsidRDefault="00C62303" w:rsidP="00307B84">
            <w:pPr>
              <w:spacing w:line="480" w:lineRule="auto"/>
              <w:jc w:val="center"/>
              <w:rPr>
                <w:sz w:val="16"/>
                <w:szCs w:val="16"/>
              </w:rPr>
            </w:pPr>
            <w:r w:rsidRPr="00C62303">
              <w:rPr>
                <w:sz w:val="16"/>
                <w:szCs w:val="16"/>
              </w:rPr>
              <w:t>34800 [2120-192000: 5570-57500]</w:t>
            </w:r>
          </w:p>
        </w:tc>
        <w:tc>
          <w:tcPr>
            <w:tcW w:w="814" w:type="dxa"/>
            <w:vAlign w:val="center"/>
            <w:hideMark/>
          </w:tcPr>
          <w:p w14:paraId="124E464A"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5FEB4432" w14:textId="77777777" w:rsidR="00C62303" w:rsidRPr="00C62303" w:rsidRDefault="005A0F61" w:rsidP="00307B84">
            <w:pPr>
              <w:spacing w:line="480" w:lineRule="auto"/>
              <w:jc w:val="center"/>
              <w:rPr>
                <w:sz w:val="16"/>
                <w:szCs w:val="16"/>
              </w:rPr>
            </w:pPr>
            <w:r>
              <w:rPr>
                <w:sz w:val="16"/>
                <w:szCs w:val="16"/>
              </w:rPr>
              <w:t>-</w:t>
            </w:r>
          </w:p>
        </w:tc>
      </w:tr>
      <w:tr w:rsidR="005A0F61" w:rsidRPr="00C62303" w14:paraId="77F6FBFC" w14:textId="77777777" w:rsidTr="00A6076E">
        <w:trPr>
          <w:trHeight w:val="675"/>
          <w:jc w:val="center"/>
        </w:trPr>
        <w:tc>
          <w:tcPr>
            <w:tcW w:w="738" w:type="dxa"/>
            <w:vAlign w:val="center"/>
            <w:hideMark/>
          </w:tcPr>
          <w:p w14:paraId="363913D5" w14:textId="7B0C4E92" w:rsidR="00C62303" w:rsidRPr="00C62303" w:rsidRDefault="002D0C18" w:rsidP="000B45A4">
            <w:pPr>
              <w:spacing w:line="480" w:lineRule="auto"/>
              <w:jc w:val="center"/>
              <w:rPr>
                <w:sz w:val="16"/>
                <w:szCs w:val="16"/>
              </w:rPr>
            </w:pPr>
            <w:r>
              <w:rPr>
                <w:sz w:val="16"/>
                <w:szCs w:val="16"/>
              </w:rPr>
              <w:fldChar w:fldCharType="begin">
                <w:fldData xml:space="preserve">PEVuZE5vdGU+PENpdGU+PEF1dGhvcj5Nd2VzaWd3YTwvQXV0aG9yPjxZZWFyPjIwMTA8L1llYXI+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yLTk8L3BhZ2VzPjx2b2x1bWU+NTQ8L3ZvbHVtZT48bnVtYmVyPjE8L251bWJl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</w:fldData>
              </w:fldChar>
            </w:r>
            <w:r w:rsidR="000B45A4">
              <w:rPr>
                <w:sz w:val="16"/>
                <w:szCs w:val="16"/>
              </w:rPr>
              <w:instrText xml:space="preserve"> ADDIN EN.CITE </w:instrText>
            </w:r>
            <w:r w:rsidR="000B45A4">
              <w:rPr>
                <w:sz w:val="16"/>
                <w:szCs w:val="16"/>
              </w:rPr>
              <w:fldChar w:fldCharType="begin">
                <w:fldData xml:space="preserve">PEVuZE5vdGU+PENpdGU+PEF1dGhvcj5Nd2VzaWd3YTwvQXV0aG9yPjxZZWFyPjIwMTA8L1llYXI+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yLTk8L3BhZ2VzPjx2b2x1bWU+NTQ8L3ZvbHVtZT48bnVtYmVyPjE8L251bWJl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5" w:tooltip="Mwesigwa, 2010 #20" w:history="1">
              <w:r w:rsidR="000B45A4">
                <w:rPr>
                  <w:noProof/>
                  <w:sz w:val="16"/>
                  <w:szCs w:val="16"/>
                </w:rPr>
                <w:t>5</w:t>
              </w:r>
            </w:hyperlink>
            <w:r w:rsidR="000B45A4">
              <w:rPr>
                <w:noProof/>
                <w:sz w:val="16"/>
                <w:szCs w:val="16"/>
              </w:rPr>
              <w:t>]</w:t>
            </w:r>
            <w:r>
              <w:rPr>
                <w:sz w:val="16"/>
                <w:szCs w:val="16"/>
              </w:rPr>
              <w:fldChar w:fldCharType="end"/>
            </w:r>
          </w:p>
        </w:tc>
        <w:tc>
          <w:tcPr>
            <w:tcW w:w="639" w:type="dxa"/>
            <w:vAlign w:val="center"/>
            <w:hideMark/>
          </w:tcPr>
          <w:p w14:paraId="46BAB56F" w14:textId="77777777" w:rsidR="00C62303" w:rsidRPr="00C62303" w:rsidRDefault="00C62303" w:rsidP="00307B84">
            <w:pPr>
              <w:spacing w:line="480" w:lineRule="auto"/>
              <w:jc w:val="center"/>
              <w:rPr>
                <w:sz w:val="16"/>
                <w:szCs w:val="16"/>
              </w:rPr>
            </w:pPr>
            <w:r w:rsidRPr="00C62303">
              <w:rPr>
                <w:sz w:val="16"/>
                <w:szCs w:val="16"/>
              </w:rPr>
              <w:t>4</w:t>
            </w:r>
          </w:p>
        </w:tc>
        <w:tc>
          <w:tcPr>
            <w:tcW w:w="611" w:type="dxa"/>
            <w:vAlign w:val="center"/>
            <w:hideMark/>
          </w:tcPr>
          <w:p w14:paraId="03CF421D" w14:textId="77777777" w:rsidR="00C62303" w:rsidRPr="00C62303" w:rsidRDefault="00C62303" w:rsidP="00307B84">
            <w:pPr>
              <w:spacing w:line="480" w:lineRule="auto"/>
              <w:jc w:val="center"/>
              <w:rPr>
                <w:sz w:val="16"/>
                <w:szCs w:val="16"/>
              </w:rPr>
            </w:pPr>
            <w:r w:rsidRPr="00C62303">
              <w:rPr>
                <w:sz w:val="16"/>
                <w:szCs w:val="16"/>
              </w:rPr>
              <w:t>20</w:t>
            </w:r>
          </w:p>
        </w:tc>
        <w:tc>
          <w:tcPr>
            <w:tcW w:w="823" w:type="dxa"/>
            <w:vAlign w:val="center"/>
            <w:hideMark/>
          </w:tcPr>
          <w:p w14:paraId="4127FD65"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3630E1A3" w14:textId="77777777" w:rsidR="00C62303" w:rsidRPr="00C62303" w:rsidRDefault="00C62303" w:rsidP="00307B84">
            <w:pPr>
              <w:spacing w:line="480" w:lineRule="auto"/>
              <w:jc w:val="center"/>
              <w:rPr>
                <w:sz w:val="16"/>
                <w:szCs w:val="16"/>
              </w:rPr>
            </w:pPr>
            <w:r w:rsidRPr="00C62303">
              <w:rPr>
                <w:sz w:val="16"/>
                <w:szCs w:val="16"/>
              </w:rPr>
              <w:t>11.6 [9.6-13.8: 11.2-12.2]</w:t>
            </w:r>
          </w:p>
        </w:tc>
        <w:tc>
          <w:tcPr>
            <w:tcW w:w="818" w:type="dxa"/>
            <w:vAlign w:val="center"/>
            <w:hideMark/>
          </w:tcPr>
          <w:p w14:paraId="0C4CEACE" w14:textId="77777777" w:rsidR="00C62303" w:rsidRPr="00C62303" w:rsidRDefault="00C62303" w:rsidP="00307B84">
            <w:pPr>
              <w:spacing w:line="480" w:lineRule="auto"/>
              <w:jc w:val="center"/>
              <w:rPr>
                <w:sz w:val="16"/>
                <w:szCs w:val="16"/>
              </w:rPr>
            </w:pPr>
            <w:r w:rsidRPr="00C62303">
              <w:rPr>
                <w:sz w:val="16"/>
                <w:szCs w:val="16"/>
              </w:rPr>
              <w:t>Venous plasma</w:t>
            </w:r>
          </w:p>
        </w:tc>
        <w:tc>
          <w:tcPr>
            <w:tcW w:w="697" w:type="dxa"/>
            <w:vAlign w:val="center"/>
            <w:hideMark/>
          </w:tcPr>
          <w:p w14:paraId="7DD8AA56" w14:textId="77777777" w:rsidR="00C62303" w:rsidRPr="00C62303" w:rsidRDefault="00C62303" w:rsidP="00307B84">
            <w:pPr>
              <w:spacing w:line="480" w:lineRule="auto"/>
              <w:jc w:val="center"/>
              <w:rPr>
                <w:sz w:val="16"/>
                <w:szCs w:val="16"/>
              </w:rPr>
            </w:pPr>
            <w:r w:rsidRPr="00C62303">
              <w:rPr>
                <w:sz w:val="16"/>
                <w:szCs w:val="16"/>
              </w:rPr>
              <w:t>120</w:t>
            </w:r>
          </w:p>
        </w:tc>
        <w:tc>
          <w:tcPr>
            <w:tcW w:w="1292" w:type="dxa"/>
            <w:vAlign w:val="center"/>
            <w:hideMark/>
          </w:tcPr>
          <w:p w14:paraId="7C0BACB6" w14:textId="77777777" w:rsidR="00C62303" w:rsidRPr="00C62303" w:rsidRDefault="00C62303" w:rsidP="00307B84">
            <w:pPr>
              <w:spacing w:line="480" w:lineRule="auto"/>
              <w:jc w:val="center"/>
              <w:rPr>
                <w:sz w:val="16"/>
                <w:szCs w:val="16"/>
              </w:rPr>
            </w:pPr>
            <w:r w:rsidRPr="00C62303">
              <w:rPr>
                <w:sz w:val="16"/>
                <w:szCs w:val="16"/>
              </w:rPr>
              <w:t>6 [6-6: 6-6]</w:t>
            </w:r>
          </w:p>
        </w:tc>
        <w:tc>
          <w:tcPr>
            <w:tcW w:w="701" w:type="dxa"/>
            <w:vAlign w:val="center"/>
            <w:hideMark/>
          </w:tcPr>
          <w:p w14:paraId="66EDAB8A" w14:textId="77777777" w:rsidR="00C62303" w:rsidRPr="00C62303" w:rsidRDefault="005A0F61" w:rsidP="00307B84">
            <w:pPr>
              <w:spacing w:line="480" w:lineRule="auto"/>
              <w:jc w:val="center"/>
              <w:rPr>
                <w:sz w:val="16"/>
                <w:szCs w:val="16"/>
              </w:rPr>
            </w:pPr>
            <w:r>
              <w:rPr>
                <w:sz w:val="16"/>
                <w:szCs w:val="16"/>
              </w:rPr>
              <w:t>-</w:t>
            </w:r>
          </w:p>
        </w:tc>
        <w:tc>
          <w:tcPr>
            <w:tcW w:w="1292" w:type="dxa"/>
            <w:vAlign w:val="center"/>
            <w:hideMark/>
          </w:tcPr>
          <w:p w14:paraId="46DABCDA" w14:textId="77777777" w:rsidR="00C62303" w:rsidRPr="00C62303" w:rsidRDefault="005A0F61" w:rsidP="00307B84">
            <w:pPr>
              <w:spacing w:line="480" w:lineRule="auto"/>
              <w:jc w:val="center"/>
              <w:rPr>
                <w:sz w:val="16"/>
                <w:szCs w:val="16"/>
              </w:rPr>
            </w:pPr>
            <w:r>
              <w:rPr>
                <w:sz w:val="16"/>
                <w:szCs w:val="16"/>
              </w:rPr>
              <w:t>-</w:t>
            </w:r>
          </w:p>
        </w:tc>
        <w:tc>
          <w:tcPr>
            <w:tcW w:w="1057" w:type="dxa"/>
            <w:vAlign w:val="center"/>
            <w:hideMark/>
          </w:tcPr>
          <w:p w14:paraId="508BCA5D" w14:textId="77777777" w:rsidR="00C62303" w:rsidRPr="00C62303" w:rsidRDefault="00C62303" w:rsidP="00307B84">
            <w:pPr>
              <w:spacing w:line="480" w:lineRule="auto"/>
              <w:jc w:val="center"/>
              <w:rPr>
                <w:sz w:val="16"/>
                <w:szCs w:val="16"/>
              </w:rPr>
            </w:pPr>
            <w:r w:rsidRPr="00C62303">
              <w:rPr>
                <w:sz w:val="16"/>
                <w:szCs w:val="16"/>
              </w:rPr>
              <w:t>50/50</w:t>
            </w:r>
          </w:p>
        </w:tc>
        <w:tc>
          <w:tcPr>
            <w:tcW w:w="693" w:type="dxa"/>
            <w:vAlign w:val="center"/>
            <w:hideMark/>
          </w:tcPr>
          <w:p w14:paraId="1DDF4374" w14:textId="77777777" w:rsidR="00C62303" w:rsidRPr="00C62303" w:rsidRDefault="00C62303" w:rsidP="00307B84">
            <w:pPr>
              <w:spacing w:line="480" w:lineRule="auto"/>
              <w:jc w:val="center"/>
              <w:rPr>
                <w:sz w:val="16"/>
                <w:szCs w:val="16"/>
              </w:rPr>
            </w:pPr>
            <w:r w:rsidRPr="00C62303">
              <w:rPr>
                <w:sz w:val="16"/>
                <w:szCs w:val="16"/>
              </w:rPr>
              <w:t>9.4 [5.07-12.4: 6.9-11.3]</w:t>
            </w:r>
          </w:p>
        </w:tc>
        <w:tc>
          <w:tcPr>
            <w:tcW w:w="988" w:type="dxa"/>
            <w:vAlign w:val="center"/>
            <w:hideMark/>
          </w:tcPr>
          <w:p w14:paraId="192B81AD" w14:textId="77777777" w:rsidR="00C62303" w:rsidRPr="00C62303" w:rsidRDefault="00C62303" w:rsidP="00307B84">
            <w:pPr>
              <w:spacing w:line="480" w:lineRule="auto"/>
              <w:jc w:val="center"/>
              <w:rPr>
                <w:sz w:val="16"/>
                <w:szCs w:val="16"/>
              </w:rPr>
            </w:pPr>
            <w:r w:rsidRPr="00C62303">
              <w:rPr>
                <w:sz w:val="16"/>
                <w:szCs w:val="16"/>
              </w:rPr>
              <w:t>25.5 [20-41: 21-31]</w:t>
            </w:r>
          </w:p>
        </w:tc>
        <w:tc>
          <w:tcPr>
            <w:tcW w:w="778" w:type="dxa"/>
            <w:vAlign w:val="center"/>
            <w:hideMark/>
          </w:tcPr>
          <w:p w14:paraId="351A76BB" w14:textId="77777777" w:rsidR="00C62303" w:rsidRPr="00C62303" w:rsidRDefault="00C62303" w:rsidP="00307B84">
            <w:pPr>
              <w:spacing w:line="480" w:lineRule="auto"/>
              <w:jc w:val="center"/>
              <w:rPr>
                <w:sz w:val="16"/>
                <w:szCs w:val="16"/>
              </w:rPr>
            </w:pPr>
            <w:r w:rsidRPr="00C62303">
              <w:rPr>
                <w:sz w:val="16"/>
                <w:szCs w:val="16"/>
              </w:rPr>
              <w:t>-0.36 [-0.79-0.56: -0.572--0.27]</w:t>
            </w:r>
          </w:p>
        </w:tc>
        <w:tc>
          <w:tcPr>
            <w:tcW w:w="1105" w:type="dxa"/>
            <w:vAlign w:val="center"/>
            <w:hideMark/>
          </w:tcPr>
          <w:p w14:paraId="5349B634" w14:textId="77777777" w:rsidR="00C62303" w:rsidRPr="00C62303" w:rsidRDefault="00C62303" w:rsidP="00307B84">
            <w:pPr>
              <w:spacing w:line="480" w:lineRule="auto"/>
              <w:jc w:val="center"/>
              <w:rPr>
                <w:sz w:val="16"/>
                <w:szCs w:val="16"/>
              </w:rPr>
            </w:pPr>
            <w:r w:rsidRPr="00C62303">
              <w:rPr>
                <w:sz w:val="16"/>
                <w:szCs w:val="16"/>
              </w:rPr>
              <w:t>19100 [480-147000: 3960-50600]</w:t>
            </w:r>
          </w:p>
        </w:tc>
        <w:tc>
          <w:tcPr>
            <w:tcW w:w="814" w:type="dxa"/>
            <w:vAlign w:val="center"/>
            <w:hideMark/>
          </w:tcPr>
          <w:p w14:paraId="4DDFD3AA"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1EC7F461" w14:textId="77777777" w:rsidR="00C62303" w:rsidRPr="00C62303" w:rsidRDefault="005A0F61" w:rsidP="00307B84">
            <w:pPr>
              <w:spacing w:line="480" w:lineRule="auto"/>
              <w:jc w:val="center"/>
              <w:rPr>
                <w:sz w:val="16"/>
                <w:szCs w:val="16"/>
              </w:rPr>
            </w:pPr>
            <w:r>
              <w:rPr>
                <w:sz w:val="16"/>
                <w:szCs w:val="16"/>
              </w:rPr>
              <w:t>-</w:t>
            </w:r>
          </w:p>
        </w:tc>
      </w:tr>
      <w:tr w:rsidR="005A0F61" w:rsidRPr="00C62303" w14:paraId="399A038A" w14:textId="77777777" w:rsidTr="00A6076E">
        <w:trPr>
          <w:trHeight w:val="1125"/>
          <w:jc w:val="center"/>
        </w:trPr>
        <w:tc>
          <w:tcPr>
            <w:tcW w:w="738" w:type="dxa"/>
            <w:vAlign w:val="center"/>
            <w:hideMark/>
          </w:tcPr>
          <w:p w14:paraId="592DEF14" w14:textId="56259677" w:rsidR="00C62303" w:rsidRPr="00C62303" w:rsidRDefault="002D0C18" w:rsidP="000B45A4">
            <w:pPr>
              <w:spacing w:line="480" w:lineRule="auto"/>
              <w:jc w:val="center"/>
              <w:rPr>
                <w:sz w:val="16"/>
                <w:szCs w:val="16"/>
              </w:rPr>
            </w:pPr>
            <w:r>
              <w:rPr>
                <w:sz w:val="16"/>
                <w:szCs w:val="16"/>
              </w:rPr>
              <w:fldChar w:fldCharType="begin">
                <w:fldData xml:space="preserve">PEVuZE5vdGU+PENpdGU+PEF1dGhvcj5OZ2FzYWxhPC9BdXRob3I+PFllYXI+MjAxMTwvWWVhcj48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</w:fldData>
              </w:fldChar>
            </w:r>
            <w:r w:rsidR="000B45A4">
              <w:rPr>
                <w:sz w:val="16"/>
                <w:szCs w:val="16"/>
              </w:rPr>
              <w:instrText xml:space="preserve"> ADDIN EN.CITE </w:instrText>
            </w:r>
            <w:r w:rsidR="000B45A4">
              <w:rPr>
                <w:sz w:val="16"/>
                <w:szCs w:val="16"/>
              </w:rPr>
              <w:fldChar w:fldCharType="begin">
                <w:fldData xml:space="preserve">PEVuZE5vdGU+PENpdGU+PEF1dGhvcj5OZ2FzYWxhPC9BdXRob3I+PFllYXI+MjAxMTwvWWVhcj48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6" w:tooltip="Ngasala, 2011 #42" w:history="1">
              <w:r w:rsidR="000B45A4">
                <w:rPr>
                  <w:noProof/>
                  <w:sz w:val="16"/>
                  <w:szCs w:val="16"/>
                </w:rPr>
                <w:t>6</w:t>
              </w:r>
            </w:hyperlink>
            <w:r w:rsidR="000B45A4">
              <w:rPr>
                <w:noProof/>
                <w:sz w:val="16"/>
                <w:szCs w:val="16"/>
              </w:rPr>
              <w:t>]</w:t>
            </w:r>
            <w:r>
              <w:rPr>
                <w:sz w:val="16"/>
                <w:szCs w:val="16"/>
              </w:rPr>
              <w:fldChar w:fldCharType="end"/>
            </w:r>
          </w:p>
        </w:tc>
        <w:tc>
          <w:tcPr>
            <w:tcW w:w="639" w:type="dxa"/>
            <w:vAlign w:val="center"/>
            <w:hideMark/>
          </w:tcPr>
          <w:p w14:paraId="5239A7E8" w14:textId="77777777" w:rsidR="00C62303" w:rsidRPr="00C62303" w:rsidRDefault="00C62303" w:rsidP="00307B84">
            <w:pPr>
              <w:spacing w:line="480" w:lineRule="auto"/>
              <w:jc w:val="center"/>
              <w:rPr>
                <w:sz w:val="16"/>
                <w:szCs w:val="16"/>
              </w:rPr>
            </w:pPr>
            <w:r w:rsidRPr="00C62303">
              <w:rPr>
                <w:sz w:val="16"/>
                <w:szCs w:val="16"/>
              </w:rPr>
              <w:t>6</w:t>
            </w:r>
          </w:p>
        </w:tc>
        <w:tc>
          <w:tcPr>
            <w:tcW w:w="611" w:type="dxa"/>
            <w:vAlign w:val="center"/>
            <w:hideMark/>
          </w:tcPr>
          <w:p w14:paraId="08EB60BA" w14:textId="77777777" w:rsidR="00C62303" w:rsidRPr="00C62303" w:rsidRDefault="00C62303" w:rsidP="00307B84">
            <w:pPr>
              <w:spacing w:line="480" w:lineRule="auto"/>
              <w:jc w:val="center"/>
              <w:rPr>
                <w:sz w:val="16"/>
                <w:szCs w:val="16"/>
              </w:rPr>
            </w:pPr>
            <w:r w:rsidRPr="00C62303">
              <w:rPr>
                <w:sz w:val="16"/>
                <w:szCs w:val="16"/>
              </w:rPr>
              <w:t>177</w:t>
            </w:r>
          </w:p>
        </w:tc>
        <w:tc>
          <w:tcPr>
            <w:tcW w:w="823" w:type="dxa"/>
            <w:vAlign w:val="center"/>
            <w:hideMark/>
          </w:tcPr>
          <w:p w14:paraId="48EA7332"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655224C5" w14:textId="77777777" w:rsidR="00C62303" w:rsidRPr="00C62303" w:rsidRDefault="00C62303" w:rsidP="00307B84">
            <w:pPr>
              <w:spacing w:line="480" w:lineRule="auto"/>
              <w:jc w:val="center"/>
              <w:rPr>
                <w:sz w:val="16"/>
                <w:szCs w:val="16"/>
              </w:rPr>
            </w:pPr>
            <w:r w:rsidRPr="00C62303">
              <w:rPr>
                <w:sz w:val="16"/>
                <w:szCs w:val="16"/>
              </w:rPr>
              <w:t>12 [8.45-18.5: 10.9-15]</w:t>
            </w:r>
          </w:p>
        </w:tc>
        <w:tc>
          <w:tcPr>
            <w:tcW w:w="818" w:type="dxa"/>
            <w:vAlign w:val="center"/>
            <w:hideMark/>
          </w:tcPr>
          <w:p w14:paraId="1B599114" w14:textId="77777777" w:rsidR="00C62303" w:rsidRPr="00C62303" w:rsidRDefault="00C62303" w:rsidP="00307B84">
            <w:pPr>
              <w:spacing w:line="480" w:lineRule="auto"/>
              <w:jc w:val="center"/>
              <w:rPr>
                <w:sz w:val="16"/>
                <w:szCs w:val="16"/>
              </w:rPr>
            </w:pPr>
            <w:r w:rsidRPr="00C62303">
              <w:rPr>
                <w:sz w:val="16"/>
                <w:szCs w:val="16"/>
              </w:rPr>
              <w:t>Capillary blood</w:t>
            </w:r>
          </w:p>
        </w:tc>
        <w:tc>
          <w:tcPr>
            <w:tcW w:w="697" w:type="dxa"/>
            <w:vAlign w:val="center"/>
            <w:hideMark/>
          </w:tcPr>
          <w:p w14:paraId="561F7B3D" w14:textId="77777777" w:rsidR="00C62303" w:rsidRPr="00C62303" w:rsidRDefault="00C62303" w:rsidP="00307B84">
            <w:pPr>
              <w:spacing w:line="480" w:lineRule="auto"/>
              <w:jc w:val="center"/>
              <w:rPr>
                <w:sz w:val="16"/>
                <w:szCs w:val="16"/>
              </w:rPr>
            </w:pPr>
            <w:r w:rsidRPr="00C62303">
              <w:rPr>
                <w:sz w:val="16"/>
                <w:szCs w:val="16"/>
              </w:rPr>
              <w:t>157</w:t>
            </w:r>
          </w:p>
        </w:tc>
        <w:tc>
          <w:tcPr>
            <w:tcW w:w="1292" w:type="dxa"/>
            <w:vAlign w:val="center"/>
            <w:hideMark/>
          </w:tcPr>
          <w:p w14:paraId="10C7BE3C" w14:textId="77777777" w:rsidR="00C62303" w:rsidRPr="00C62303" w:rsidRDefault="00C62303" w:rsidP="00307B84">
            <w:pPr>
              <w:spacing w:line="480" w:lineRule="auto"/>
              <w:jc w:val="center"/>
              <w:rPr>
                <w:sz w:val="16"/>
                <w:szCs w:val="16"/>
              </w:rPr>
            </w:pPr>
            <w:r w:rsidRPr="00C62303">
              <w:rPr>
                <w:sz w:val="16"/>
                <w:szCs w:val="16"/>
              </w:rPr>
              <w:t>1 [1-1: 1-1]</w:t>
            </w:r>
          </w:p>
        </w:tc>
        <w:tc>
          <w:tcPr>
            <w:tcW w:w="701" w:type="dxa"/>
            <w:vAlign w:val="center"/>
            <w:hideMark/>
          </w:tcPr>
          <w:p w14:paraId="59D9CCED" w14:textId="77777777" w:rsidR="00C62303" w:rsidRPr="00C62303" w:rsidRDefault="005A0F61" w:rsidP="00307B84">
            <w:pPr>
              <w:spacing w:line="480" w:lineRule="auto"/>
              <w:jc w:val="center"/>
              <w:rPr>
                <w:sz w:val="16"/>
                <w:szCs w:val="16"/>
              </w:rPr>
            </w:pPr>
            <w:r>
              <w:rPr>
                <w:sz w:val="16"/>
                <w:szCs w:val="16"/>
              </w:rPr>
              <w:t>-</w:t>
            </w:r>
          </w:p>
        </w:tc>
        <w:tc>
          <w:tcPr>
            <w:tcW w:w="1292" w:type="dxa"/>
            <w:vAlign w:val="center"/>
            <w:hideMark/>
          </w:tcPr>
          <w:p w14:paraId="139784BB" w14:textId="77777777" w:rsidR="00C62303" w:rsidRPr="00C62303" w:rsidRDefault="005A0F61" w:rsidP="00307B84">
            <w:pPr>
              <w:spacing w:line="480" w:lineRule="auto"/>
              <w:jc w:val="center"/>
              <w:rPr>
                <w:sz w:val="16"/>
                <w:szCs w:val="16"/>
              </w:rPr>
            </w:pPr>
            <w:r>
              <w:rPr>
                <w:sz w:val="16"/>
                <w:szCs w:val="16"/>
              </w:rPr>
              <w:t>-</w:t>
            </w:r>
          </w:p>
        </w:tc>
        <w:tc>
          <w:tcPr>
            <w:tcW w:w="1057" w:type="dxa"/>
            <w:vAlign w:val="center"/>
            <w:hideMark/>
          </w:tcPr>
          <w:p w14:paraId="36CBAB3D" w14:textId="77777777" w:rsidR="00C62303" w:rsidRPr="00C62303" w:rsidRDefault="00C62303" w:rsidP="00307B84">
            <w:pPr>
              <w:spacing w:line="480" w:lineRule="auto"/>
              <w:jc w:val="center"/>
              <w:rPr>
                <w:sz w:val="16"/>
                <w:szCs w:val="16"/>
              </w:rPr>
            </w:pPr>
            <w:r w:rsidRPr="00C62303">
              <w:rPr>
                <w:sz w:val="16"/>
                <w:szCs w:val="16"/>
              </w:rPr>
              <w:t>50.8/49.2</w:t>
            </w:r>
          </w:p>
        </w:tc>
        <w:tc>
          <w:tcPr>
            <w:tcW w:w="693" w:type="dxa"/>
            <w:vAlign w:val="center"/>
            <w:hideMark/>
          </w:tcPr>
          <w:p w14:paraId="3E750A91" w14:textId="77777777" w:rsidR="00C62303" w:rsidRPr="00C62303" w:rsidRDefault="00C62303" w:rsidP="00307B84">
            <w:pPr>
              <w:spacing w:line="480" w:lineRule="auto"/>
              <w:jc w:val="center"/>
              <w:rPr>
                <w:sz w:val="16"/>
                <w:szCs w:val="16"/>
              </w:rPr>
            </w:pPr>
            <w:r w:rsidRPr="00C62303">
              <w:rPr>
                <w:sz w:val="16"/>
                <w:szCs w:val="16"/>
              </w:rPr>
              <w:t>2.82 [0.497-5.17: 1.66-4.19]</w:t>
            </w:r>
          </w:p>
        </w:tc>
        <w:tc>
          <w:tcPr>
            <w:tcW w:w="988" w:type="dxa"/>
            <w:vAlign w:val="center"/>
            <w:hideMark/>
          </w:tcPr>
          <w:p w14:paraId="2B233A7D" w14:textId="77777777" w:rsidR="00C62303" w:rsidRPr="00C62303" w:rsidRDefault="00C62303" w:rsidP="00307B84">
            <w:pPr>
              <w:spacing w:line="480" w:lineRule="auto"/>
              <w:jc w:val="center"/>
              <w:rPr>
                <w:sz w:val="16"/>
                <w:szCs w:val="16"/>
              </w:rPr>
            </w:pPr>
            <w:r w:rsidRPr="00C62303">
              <w:rPr>
                <w:sz w:val="16"/>
                <w:szCs w:val="16"/>
              </w:rPr>
              <w:t>11 [6.5-19: 10-14]</w:t>
            </w:r>
          </w:p>
        </w:tc>
        <w:tc>
          <w:tcPr>
            <w:tcW w:w="778" w:type="dxa"/>
            <w:vAlign w:val="center"/>
            <w:hideMark/>
          </w:tcPr>
          <w:p w14:paraId="018790C6" w14:textId="77777777" w:rsidR="00C62303" w:rsidRPr="00C62303" w:rsidRDefault="00C62303" w:rsidP="00307B84">
            <w:pPr>
              <w:spacing w:line="480" w:lineRule="auto"/>
              <w:jc w:val="center"/>
              <w:rPr>
                <w:sz w:val="16"/>
                <w:szCs w:val="16"/>
              </w:rPr>
            </w:pPr>
            <w:r w:rsidRPr="00C62303">
              <w:rPr>
                <w:sz w:val="16"/>
                <w:szCs w:val="16"/>
              </w:rPr>
              <w:t>-1.29 [-5.3-3.31: -2.38--0.46]</w:t>
            </w:r>
          </w:p>
        </w:tc>
        <w:tc>
          <w:tcPr>
            <w:tcW w:w="1105" w:type="dxa"/>
            <w:vAlign w:val="center"/>
            <w:hideMark/>
          </w:tcPr>
          <w:p w14:paraId="48C9BAB8" w14:textId="77777777" w:rsidR="00C62303" w:rsidRPr="00C62303" w:rsidRDefault="00C62303" w:rsidP="00307B84">
            <w:pPr>
              <w:spacing w:line="480" w:lineRule="auto"/>
              <w:jc w:val="center"/>
              <w:rPr>
                <w:sz w:val="16"/>
                <w:szCs w:val="16"/>
              </w:rPr>
            </w:pPr>
            <w:r w:rsidRPr="00C62303">
              <w:rPr>
                <w:sz w:val="16"/>
                <w:szCs w:val="16"/>
              </w:rPr>
              <w:t>31500 [480-2e+05: 4800-68800]</w:t>
            </w:r>
          </w:p>
        </w:tc>
        <w:tc>
          <w:tcPr>
            <w:tcW w:w="814" w:type="dxa"/>
            <w:vAlign w:val="center"/>
            <w:hideMark/>
          </w:tcPr>
          <w:p w14:paraId="7E0D06EC"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54CF8E7C" w14:textId="77777777" w:rsidR="00C62303" w:rsidRPr="00C62303" w:rsidRDefault="005A0F61" w:rsidP="00307B84">
            <w:pPr>
              <w:spacing w:line="480" w:lineRule="auto"/>
              <w:jc w:val="center"/>
              <w:rPr>
                <w:sz w:val="16"/>
                <w:szCs w:val="16"/>
              </w:rPr>
            </w:pPr>
            <w:r>
              <w:rPr>
                <w:sz w:val="16"/>
                <w:szCs w:val="16"/>
              </w:rPr>
              <w:t>-</w:t>
            </w:r>
          </w:p>
        </w:tc>
      </w:tr>
      <w:tr w:rsidR="005A0F61" w:rsidRPr="00C62303" w14:paraId="28CE0EB8" w14:textId="77777777" w:rsidTr="00A6076E">
        <w:trPr>
          <w:trHeight w:val="900"/>
          <w:jc w:val="center"/>
        </w:trPr>
        <w:tc>
          <w:tcPr>
            <w:tcW w:w="738" w:type="dxa"/>
            <w:vAlign w:val="center"/>
            <w:hideMark/>
          </w:tcPr>
          <w:p w14:paraId="64868C76" w14:textId="1695B105" w:rsidR="00C62303" w:rsidRPr="00C62303" w:rsidRDefault="002D0C18" w:rsidP="000B45A4">
            <w:pPr>
              <w:spacing w:line="480" w:lineRule="auto"/>
              <w:jc w:val="center"/>
              <w:rPr>
                <w:sz w:val="16"/>
                <w:szCs w:val="16"/>
              </w:rPr>
            </w:pPr>
            <w:r w:rsidRPr="00253943">
              <w:rPr>
                <w:sz w:val="16"/>
                <w:szCs w:val="16"/>
              </w:rPr>
              <w:fldChar w:fldCharType="begin">
                <w:fldData xml:space="preserve">PEVuZE5vdGU+PENpdGU+PEF1dGhvcj5Cb3JybWFubjwvQXV0aG9yPjxZZWFyPjIwMTE8L1llYXI+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yNjAwNTwvcGFnZXM+PHZvbHVtZT42PC92b2x1bWU+PG51bWJlcj4xMTwvbnVtYmVyPjxr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</w:fldData>
              </w:fldChar>
            </w:r>
            <w:r w:rsidR="000B45A4">
              <w:rPr>
                <w:sz w:val="16"/>
                <w:szCs w:val="16"/>
              </w:rPr>
              <w:instrText xml:space="preserve"> ADDIN EN.CITE </w:instrText>
            </w:r>
            <w:r w:rsidR="000B45A4">
              <w:rPr>
                <w:sz w:val="16"/>
                <w:szCs w:val="16"/>
              </w:rPr>
              <w:fldChar w:fldCharType="begin">
                <w:fldData xml:space="preserve">PEVuZE5vdGU+PENpdGU+PEF1dGhvcj5Cb3JybWFubjwvQXV0aG9yPjxZZWFyPjIwMTE8L1llYXI+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yNjAwNTwvcGFnZXM+PHZvbHVtZT42PC92b2x1bWU+PG51bWJlcj4xMTwvbnVtYmVyPjxr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</w:fldData>
              </w:fldChar>
            </w:r>
            <w:r w:rsidR="000B45A4">
              <w:rPr>
                <w:sz w:val="16"/>
                <w:szCs w:val="16"/>
              </w:rPr>
              <w:instrText xml:space="preserve"> ADDIN EN.CITE.DATA </w:instrText>
            </w:r>
            <w:r w:rsidR="000B45A4">
              <w:rPr>
                <w:sz w:val="16"/>
                <w:szCs w:val="16"/>
              </w:rPr>
            </w:r>
            <w:r w:rsidR="000B45A4">
              <w:rPr>
                <w:sz w:val="16"/>
                <w:szCs w:val="16"/>
              </w:rPr>
              <w:fldChar w:fldCharType="end"/>
            </w:r>
            <w:r w:rsidRPr="00253943">
              <w:rPr>
                <w:sz w:val="16"/>
                <w:szCs w:val="16"/>
              </w:rPr>
              <w:fldChar w:fldCharType="separate"/>
            </w:r>
            <w:r w:rsidR="000B45A4">
              <w:rPr>
                <w:noProof/>
                <w:sz w:val="16"/>
                <w:szCs w:val="16"/>
              </w:rPr>
              <w:t>[</w:t>
            </w:r>
            <w:hyperlink w:anchor="_ENREF_7" w:tooltip="Borrmann, 2011 #46" w:history="1">
              <w:r w:rsidR="000B45A4">
                <w:rPr>
                  <w:noProof/>
                  <w:sz w:val="16"/>
                  <w:szCs w:val="16"/>
                </w:rPr>
                <w:t>7</w:t>
              </w:r>
            </w:hyperlink>
            <w:r w:rsidR="000B45A4">
              <w:rPr>
                <w:noProof/>
                <w:sz w:val="16"/>
                <w:szCs w:val="16"/>
              </w:rPr>
              <w:t>]</w:t>
            </w:r>
            <w:r w:rsidRPr="00253943">
              <w:rPr>
                <w:sz w:val="16"/>
                <w:szCs w:val="16"/>
              </w:rPr>
              <w:fldChar w:fldCharType="end"/>
            </w:r>
          </w:p>
        </w:tc>
        <w:tc>
          <w:tcPr>
            <w:tcW w:w="639" w:type="dxa"/>
            <w:vAlign w:val="center"/>
            <w:hideMark/>
          </w:tcPr>
          <w:p w14:paraId="18C78813" w14:textId="77777777" w:rsidR="00C62303" w:rsidRPr="00C62303" w:rsidRDefault="00C62303" w:rsidP="00307B84">
            <w:pPr>
              <w:spacing w:line="480" w:lineRule="auto"/>
              <w:jc w:val="center"/>
              <w:rPr>
                <w:sz w:val="16"/>
                <w:szCs w:val="16"/>
              </w:rPr>
            </w:pPr>
            <w:r w:rsidRPr="00C62303">
              <w:rPr>
                <w:sz w:val="16"/>
                <w:szCs w:val="16"/>
              </w:rPr>
              <w:t>7</w:t>
            </w:r>
          </w:p>
        </w:tc>
        <w:tc>
          <w:tcPr>
            <w:tcW w:w="611" w:type="dxa"/>
            <w:vAlign w:val="center"/>
            <w:hideMark/>
          </w:tcPr>
          <w:p w14:paraId="39BC0862" w14:textId="77777777" w:rsidR="00C62303" w:rsidRPr="00C62303" w:rsidRDefault="00C62303" w:rsidP="00307B84">
            <w:pPr>
              <w:spacing w:line="480" w:lineRule="auto"/>
              <w:jc w:val="center"/>
              <w:rPr>
                <w:sz w:val="16"/>
                <w:szCs w:val="16"/>
              </w:rPr>
            </w:pPr>
            <w:r w:rsidRPr="00C62303">
              <w:rPr>
                <w:sz w:val="16"/>
                <w:szCs w:val="16"/>
              </w:rPr>
              <w:t>101</w:t>
            </w:r>
          </w:p>
        </w:tc>
        <w:tc>
          <w:tcPr>
            <w:tcW w:w="823" w:type="dxa"/>
            <w:vAlign w:val="center"/>
            <w:hideMark/>
          </w:tcPr>
          <w:p w14:paraId="7D9A7C60"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2AA27AD8" w14:textId="77777777" w:rsidR="00C62303" w:rsidRPr="00C62303" w:rsidRDefault="00C62303" w:rsidP="00307B84">
            <w:pPr>
              <w:spacing w:line="480" w:lineRule="auto"/>
              <w:jc w:val="center"/>
              <w:rPr>
                <w:sz w:val="16"/>
                <w:szCs w:val="16"/>
              </w:rPr>
            </w:pPr>
            <w:r w:rsidRPr="00C62303">
              <w:rPr>
                <w:sz w:val="16"/>
                <w:szCs w:val="16"/>
              </w:rPr>
              <w:t>10.6 [8.05-18.8: 9.16-13.4]</w:t>
            </w:r>
          </w:p>
        </w:tc>
        <w:tc>
          <w:tcPr>
            <w:tcW w:w="818" w:type="dxa"/>
            <w:vAlign w:val="center"/>
            <w:hideMark/>
          </w:tcPr>
          <w:p w14:paraId="364F6FA2" w14:textId="77777777" w:rsidR="00C62303" w:rsidRPr="00C62303" w:rsidRDefault="00C62303" w:rsidP="00307B84">
            <w:pPr>
              <w:spacing w:line="480" w:lineRule="auto"/>
              <w:jc w:val="center"/>
              <w:rPr>
                <w:sz w:val="16"/>
                <w:szCs w:val="16"/>
              </w:rPr>
            </w:pPr>
            <w:r w:rsidRPr="00C62303">
              <w:rPr>
                <w:sz w:val="16"/>
                <w:szCs w:val="16"/>
              </w:rPr>
              <w:t>Venous plasma</w:t>
            </w:r>
          </w:p>
        </w:tc>
        <w:tc>
          <w:tcPr>
            <w:tcW w:w="697" w:type="dxa"/>
            <w:vAlign w:val="center"/>
            <w:hideMark/>
          </w:tcPr>
          <w:p w14:paraId="207A786A" w14:textId="77777777" w:rsidR="00C62303" w:rsidRPr="00C62303" w:rsidRDefault="00C62303" w:rsidP="00307B84">
            <w:pPr>
              <w:spacing w:line="480" w:lineRule="auto"/>
              <w:jc w:val="center"/>
              <w:rPr>
                <w:sz w:val="16"/>
                <w:szCs w:val="16"/>
              </w:rPr>
            </w:pPr>
            <w:r w:rsidRPr="00C62303">
              <w:rPr>
                <w:sz w:val="16"/>
                <w:szCs w:val="16"/>
              </w:rPr>
              <w:t>101</w:t>
            </w:r>
          </w:p>
        </w:tc>
        <w:tc>
          <w:tcPr>
            <w:tcW w:w="1292" w:type="dxa"/>
            <w:vAlign w:val="center"/>
            <w:hideMark/>
          </w:tcPr>
          <w:p w14:paraId="156A36D4" w14:textId="77777777" w:rsidR="00C62303" w:rsidRPr="00C62303" w:rsidRDefault="00C62303" w:rsidP="00307B84">
            <w:pPr>
              <w:spacing w:line="480" w:lineRule="auto"/>
              <w:jc w:val="center"/>
              <w:rPr>
                <w:sz w:val="16"/>
                <w:szCs w:val="16"/>
              </w:rPr>
            </w:pPr>
            <w:r w:rsidRPr="00C62303">
              <w:rPr>
                <w:sz w:val="16"/>
                <w:szCs w:val="16"/>
              </w:rPr>
              <w:t>1 [1-1: 1-1]</w:t>
            </w:r>
          </w:p>
        </w:tc>
        <w:tc>
          <w:tcPr>
            <w:tcW w:w="701" w:type="dxa"/>
            <w:vAlign w:val="center"/>
            <w:hideMark/>
          </w:tcPr>
          <w:p w14:paraId="26C61EF6" w14:textId="77777777" w:rsidR="00C62303" w:rsidRPr="00C62303" w:rsidRDefault="005A0F61" w:rsidP="00307B84">
            <w:pPr>
              <w:spacing w:line="480" w:lineRule="auto"/>
              <w:jc w:val="center"/>
              <w:rPr>
                <w:sz w:val="16"/>
                <w:szCs w:val="16"/>
              </w:rPr>
            </w:pPr>
            <w:r>
              <w:rPr>
                <w:sz w:val="16"/>
                <w:szCs w:val="16"/>
              </w:rPr>
              <w:t>-</w:t>
            </w:r>
          </w:p>
        </w:tc>
        <w:tc>
          <w:tcPr>
            <w:tcW w:w="1292" w:type="dxa"/>
            <w:vAlign w:val="center"/>
            <w:hideMark/>
          </w:tcPr>
          <w:p w14:paraId="199E82D6" w14:textId="77777777" w:rsidR="00C62303" w:rsidRPr="00C62303" w:rsidRDefault="005A0F61" w:rsidP="00307B84">
            <w:pPr>
              <w:spacing w:line="480" w:lineRule="auto"/>
              <w:jc w:val="center"/>
              <w:rPr>
                <w:sz w:val="16"/>
                <w:szCs w:val="16"/>
              </w:rPr>
            </w:pPr>
            <w:r>
              <w:rPr>
                <w:sz w:val="16"/>
                <w:szCs w:val="16"/>
              </w:rPr>
              <w:t>-</w:t>
            </w:r>
          </w:p>
        </w:tc>
        <w:tc>
          <w:tcPr>
            <w:tcW w:w="1057" w:type="dxa"/>
            <w:vAlign w:val="center"/>
            <w:hideMark/>
          </w:tcPr>
          <w:p w14:paraId="710DF972" w14:textId="77777777" w:rsidR="00C62303" w:rsidRPr="00C62303" w:rsidRDefault="00C62303" w:rsidP="00307B84">
            <w:pPr>
              <w:spacing w:line="480" w:lineRule="auto"/>
              <w:jc w:val="center"/>
              <w:rPr>
                <w:sz w:val="16"/>
                <w:szCs w:val="16"/>
              </w:rPr>
            </w:pPr>
            <w:r w:rsidRPr="00C62303">
              <w:rPr>
                <w:sz w:val="16"/>
                <w:szCs w:val="16"/>
              </w:rPr>
              <w:t>60.4/39.6</w:t>
            </w:r>
          </w:p>
        </w:tc>
        <w:tc>
          <w:tcPr>
            <w:tcW w:w="693" w:type="dxa"/>
            <w:vAlign w:val="center"/>
            <w:hideMark/>
          </w:tcPr>
          <w:p w14:paraId="402782F9" w14:textId="77777777" w:rsidR="00C62303" w:rsidRPr="00C62303" w:rsidRDefault="00C62303" w:rsidP="00307B84">
            <w:pPr>
              <w:spacing w:line="480" w:lineRule="auto"/>
              <w:jc w:val="center"/>
              <w:rPr>
                <w:sz w:val="16"/>
                <w:szCs w:val="16"/>
              </w:rPr>
            </w:pPr>
            <w:r w:rsidRPr="00C62303">
              <w:rPr>
                <w:sz w:val="16"/>
                <w:szCs w:val="16"/>
              </w:rPr>
              <w:t>2.83 [0.5-4.92: 1.67-3.67]</w:t>
            </w:r>
          </w:p>
        </w:tc>
        <w:tc>
          <w:tcPr>
            <w:tcW w:w="988" w:type="dxa"/>
            <w:vAlign w:val="center"/>
            <w:hideMark/>
          </w:tcPr>
          <w:p w14:paraId="46D86E56" w14:textId="77777777" w:rsidR="00C62303" w:rsidRPr="00C62303" w:rsidRDefault="00C62303" w:rsidP="00307B84">
            <w:pPr>
              <w:spacing w:line="480" w:lineRule="auto"/>
              <w:jc w:val="center"/>
              <w:rPr>
                <w:sz w:val="16"/>
                <w:szCs w:val="16"/>
              </w:rPr>
            </w:pPr>
            <w:r w:rsidRPr="00C62303">
              <w:rPr>
                <w:sz w:val="16"/>
                <w:szCs w:val="16"/>
              </w:rPr>
              <w:t>12 [6.4-18: 9.4-13.6]</w:t>
            </w:r>
          </w:p>
        </w:tc>
        <w:tc>
          <w:tcPr>
            <w:tcW w:w="778" w:type="dxa"/>
            <w:vAlign w:val="center"/>
            <w:hideMark/>
          </w:tcPr>
          <w:p w14:paraId="780DB7F3" w14:textId="77777777" w:rsidR="00C62303" w:rsidRPr="00C62303" w:rsidRDefault="00C62303" w:rsidP="00307B84">
            <w:pPr>
              <w:spacing w:line="480" w:lineRule="auto"/>
              <w:jc w:val="center"/>
              <w:rPr>
                <w:sz w:val="16"/>
                <w:szCs w:val="16"/>
              </w:rPr>
            </w:pPr>
            <w:r w:rsidRPr="00C62303">
              <w:rPr>
                <w:sz w:val="16"/>
                <w:szCs w:val="16"/>
              </w:rPr>
              <w:t>-1.22 [-3.62-2.3: -1.87--0.52]</w:t>
            </w:r>
          </w:p>
        </w:tc>
        <w:tc>
          <w:tcPr>
            <w:tcW w:w="1105" w:type="dxa"/>
            <w:vAlign w:val="center"/>
            <w:hideMark/>
          </w:tcPr>
          <w:p w14:paraId="4156D5E5" w14:textId="77777777" w:rsidR="00C62303" w:rsidRPr="00C62303" w:rsidRDefault="00C62303" w:rsidP="00307B84">
            <w:pPr>
              <w:spacing w:line="480" w:lineRule="auto"/>
              <w:jc w:val="center"/>
              <w:rPr>
                <w:sz w:val="16"/>
                <w:szCs w:val="16"/>
              </w:rPr>
            </w:pPr>
            <w:r w:rsidRPr="00C62303">
              <w:rPr>
                <w:sz w:val="16"/>
                <w:szCs w:val="16"/>
              </w:rPr>
              <w:t>57200 [2120-214000: 33800-113000]</w:t>
            </w:r>
          </w:p>
        </w:tc>
        <w:tc>
          <w:tcPr>
            <w:tcW w:w="814" w:type="dxa"/>
            <w:vAlign w:val="center"/>
            <w:hideMark/>
          </w:tcPr>
          <w:p w14:paraId="3B588C55"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4F0C600F" w14:textId="77777777" w:rsidR="00C62303" w:rsidRPr="00C62303" w:rsidRDefault="005A0F61" w:rsidP="00307B84">
            <w:pPr>
              <w:spacing w:line="480" w:lineRule="auto"/>
              <w:jc w:val="center"/>
              <w:rPr>
                <w:sz w:val="16"/>
                <w:szCs w:val="16"/>
              </w:rPr>
            </w:pPr>
            <w:r>
              <w:rPr>
                <w:sz w:val="16"/>
                <w:szCs w:val="16"/>
              </w:rPr>
              <w:t>-</w:t>
            </w:r>
          </w:p>
        </w:tc>
      </w:tr>
      <w:tr w:rsidR="005A0F61" w:rsidRPr="00C62303" w14:paraId="7012AFE7" w14:textId="77777777" w:rsidTr="00A6076E">
        <w:trPr>
          <w:trHeight w:val="675"/>
          <w:jc w:val="center"/>
        </w:trPr>
        <w:tc>
          <w:tcPr>
            <w:tcW w:w="738" w:type="dxa"/>
            <w:vAlign w:val="center"/>
            <w:hideMark/>
          </w:tcPr>
          <w:p w14:paraId="04177892" w14:textId="195E54AD" w:rsidR="00C62303" w:rsidRPr="00C62303" w:rsidRDefault="002D0C18" w:rsidP="000B45A4">
            <w:pPr>
              <w:spacing w:line="480" w:lineRule="auto"/>
              <w:jc w:val="center"/>
              <w:rPr>
                <w:sz w:val="16"/>
                <w:szCs w:val="16"/>
              </w:rPr>
            </w:pPr>
            <w:r>
              <w:rPr>
                <w:sz w:val="16"/>
                <w:szCs w:val="16"/>
              </w:rPr>
              <w:lastRenderedPageBreak/>
              <w:fldChar w:fldCharType="begin">
                <w:fldData xml:space="preserve">PEVuZE5vdGU+PENpdGU+PEF1dGhvcj5Ib2RlbDwvQXV0aG9yPjxZZWFyPjIwMDk8L1llYXI+PFJl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4MTg0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</w:fldData>
              </w:fldChar>
            </w:r>
            <w:r w:rsidR="000B45A4">
              <w:rPr>
                <w:sz w:val="16"/>
                <w:szCs w:val="16"/>
              </w:rPr>
              <w:instrText xml:space="preserve"> ADDIN EN.CITE </w:instrText>
            </w:r>
            <w:r w:rsidR="000B45A4">
              <w:rPr>
                <w:sz w:val="16"/>
                <w:szCs w:val="16"/>
              </w:rPr>
              <w:fldChar w:fldCharType="begin">
                <w:fldData xml:space="preserve">PEVuZE5vdGU+PENpdGU+PEF1dGhvcj5Ib2RlbDwvQXV0aG9yPjxZZWFyPjIwMDk8L1llYXI+PFJl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4MTg0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8" w:tooltip="Hodel, 2009 #40" w:history="1">
              <w:r w:rsidR="000B45A4">
                <w:rPr>
                  <w:noProof/>
                  <w:sz w:val="16"/>
                  <w:szCs w:val="16"/>
                </w:rPr>
                <w:t>8</w:t>
              </w:r>
            </w:hyperlink>
            <w:r w:rsidR="000B45A4">
              <w:rPr>
                <w:noProof/>
                <w:sz w:val="16"/>
                <w:szCs w:val="16"/>
              </w:rPr>
              <w:t>]</w:t>
            </w:r>
            <w:r>
              <w:rPr>
                <w:sz w:val="16"/>
                <w:szCs w:val="16"/>
              </w:rPr>
              <w:fldChar w:fldCharType="end"/>
            </w:r>
          </w:p>
        </w:tc>
        <w:tc>
          <w:tcPr>
            <w:tcW w:w="639" w:type="dxa"/>
            <w:vAlign w:val="center"/>
            <w:hideMark/>
          </w:tcPr>
          <w:p w14:paraId="137936B5" w14:textId="77777777" w:rsidR="00C62303" w:rsidRPr="00C62303" w:rsidRDefault="00C62303" w:rsidP="00307B84">
            <w:pPr>
              <w:spacing w:line="480" w:lineRule="auto"/>
              <w:jc w:val="center"/>
              <w:rPr>
                <w:sz w:val="16"/>
                <w:szCs w:val="16"/>
              </w:rPr>
            </w:pPr>
            <w:r w:rsidRPr="00C62303">
              <w:rPr>
                <w:sz w:val="16"/>
                <w:szCs w:val="16"/>
              </w:rPr>
              <w:t>8</w:t>
            </w:r>
          </w:p>
        </w:tc>
        <w:tc>
          <w:tcPr>
            <w:tcW w:w="611" w:type="dxa"/>
            <w:vAlign w:val="center"/>
            <w:hideMark/>
          </w:tcPr>
          <w:p w14:paraId="2C34840A" w14:textId="77777777" w:rsidR="00C62303" w:rsidRPr="00C62303" w:rsidRDefault="00C62303" w:rsidP="00307B84">
            <w:pPr>
              <w:spacing w:line="480" w:lineRule="auto"/>
              <w:jc w:val="center"/>
              <w:rPr>
                <w:sz w:val="16"/>
                <w:szCs w:val="16"/>
              </w:rPr>
            </w:pPr>
            <w:r w:rsidRPr="00C62303">
              <w:rPr>
                <w:sz w:val="16"/>
                <w:szCs w:val="16"/>
              </w:rPr>
              <w:t>143</w:t>
            </w:r>
          </w:p>
        </w:tc>
        <w:tc>
          <w:tcPr>
            <w:tcW w:w="823" w:type="dxa"/>
            <w:vAlign w:val="center"/>
            <w:hideMark/>
          </w:tcPr>
          <w:p w14:paraId="75BA35A4"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03A8D5C2" w14:textId="77777777" w:rsidR="00C62303" w:rsidRPr="00C62303" w:rsidRDefault="00C62303" w:rsidP="00307B84">
            <w:pPr>
              <w:spacing w:line="480" w:lineRule="auto"/>
              <w:jc w:val="center"/>
              <w:rPr>
                <w:sz w:val="16"/>
                <w:szCs w:val="16"/>
              </w:rPr>
            </w:pPr>
            <w:r w:rsidRPr="00C62303">
              <w:rPr>
                <w:sz w:val="16"/>
                <w:szCs w:val="16"/>
              </w:rPr>
              <w:t>11.2 [3.2-18.5: 9.8-13.2]</w:t>
            </w:r>
          </w:p>
        </w:tc>
        <w:tc>
          <w:tcPr>
            <w:tcW w:w="818" w:type="dxa"/>
            <w:vAlign w:val="center"/>
            <w:hideMark/>
          </w:tcPr>
          <w:p w14:paraId="7F1D2CA5" w14:textId="77777777" w:rsidR="00C62303" w:rsidRPr="00C62303" w:rsidRDefault="00C62303" w:rsidP="00307B84">
            <w:pPr>
              <w:spacing w:line="480" w:lineRule="auto"/>
              <w:jc w:val="center"/>
              <w:rPr>
                <w:sz w:val="16"/>
                <w:szCs w:val="16"/>
              </w:rPr>
            </w:pPr>
            <w:r w:rsidRPr="00C62303">
              <w:rPr>
                <w:sz w:val="16"/>
                <w:szCs w:val="16"/>
              </w:rPr>
              <w:t>Venous plasma</w:t>
            </w:r>
          </w:p>
        </w:tc>
        <w:tc>
          <w:tcPr>
            <w:tcW w:w="697" w:type="dxa"/>
            <w:vAlign w:val="center"/>
            <w:hideMark/>
          </w:tcPr>
          <w:p w14:paraId="1D46A67C" w14:textId="77777777" w:rsidR="00C62303" w:rsidRPr="00C62303" w:rsidRDefault="00C62303" w:rsidP="00307B84">
            <w:pPr>
              <w:spacing w:line="480" w:lineRule="auto"/>
              <w:jc w:val="center"/>
              <w:rPr>
                <w:sz w:val="16"/>
                <w:szCs w:val="16"/>
              </w:rPr>
            </w:pPr>
            <w:r w:rsidRPr="00C62303">
              <w:rPr>
                <w:sz w:val="16"/>
                <w:szCs w:val="16"/>
              </w:rPr>
              <w:t>486</w:t>
            </w:r>
          </w:p>
        </w:tc>
        <w:tc>
          <w:tcPr>
            <w:tcW w:w="1292" w:type="dxa"/>
            <w:vAlign w:val="center"/>
            <w:hideMark/>
          </w:tcPr>
          <w:p w14:paraId="3A6DB64B" w14:textId="77777777" w:rsidR="00C62303" w:rsidRPr="00C62303" w:rsidRDefault="00C62303" w:rsidP="00307B84">
            <w:pPr>
              <w:spacing w:line="480" w:lineRule="auto"/>
              <w:jc w:val="center"/>
              <w:rPr>
                <w:sz w:val="16"/>
                <w:szCs w:val="16"/>
              </w:rPr>
            </w:pPr>
            <w:r w:rsidRPr="00C62303">
              <w:rPr>
                <w:sz w:val="16"/>
                <w:szCs w:val="16"/>
              </w:rPr>
              <w:t>3 [2-4: 3-4]</w:t>
            </w:r>
          </w:p>
        </w:tc>
        <w:tc>
          <w:tcPr>
            <w:tcW w:w="701" w:type="dxa"/>
            <w:vAlign w:val="center"/>
            <w:hideMark/>
          </w:tcPr>
          <w:p w14:paraId="1DF72D85" w14:textId="77777777" w:rsidR="00C62303" w:rsidRPr="00C62303" w:rsidRDefault="00C62303" w:rsidP="00307B84">
            <w:pPr>
              <w:spacing w:line="480" w:lineRule="auto"/>
              <w:jc w:val="center"/>
              <w:rPr>
                <w:sz w:val="16"/>
                <w:szCs w:val="16"/>
              </w:rPr>
            </w:pPr>
            <w:r w:rsidRPr="00C62303">
              <w:rPr>
                <w:sz w:val="16"/>
                <w:szCs w:val="16"/>
              </w:rPr>
              <w:t>392</w:t>
            </w:r>
          </w:p>
        </w:tc>
        <w:tc>
          <w:tcPr>
            <w:tcW w:w="1292" w:type="dxa"/>
            <w:vAlign w:val="center"/>
            <w:hideMark/>
          </w:tcPr>
          <w:p w14:paraId="2E9A0BBA" w14:textId="77777777" w:rsidR="00C62303" w:rsidRPr="00C62303" w:rsidRDefault="00C62303" w:rsidP="00307B84">
            <w:pPr>
              <w:spacing w:line="480" w:lineRule="auto"/>
              <w:jc w:val="center"/>
              <w:rPr>
                <w:sz w:val="16"/>
                <w:szCs w:val="16"/>
              </w:rPr>
            </w:pPr>
            <w:r w:rsidRPr="00C62303">
              <w:rPr>
                <w:sz w:val="16"/>
                <w:szCs w:val="16"/>
              </w:rPr>
              <w:t>3 [1-4: 3-3]</w:t>
            </w:r>
          </w:p>
        </w:tc>
        <w:tc>
          <w:tcPr>
            <w:tcW w:w="1057" w:type="dxa"/>
            <w:vAlign w:val="center"/>
            <w:hideMark/>
          </w:tcPr>
          <w:p w14:paraId="66C0B230" w14:textId="77777777" w:rsidR="00C62303" w:rsidRPr="00C62303" w:rsidRDefault="00C62303" w:rsidP="00307B84">
            <w:pPr>
              <w:spacing w:line="480" w:lineRule="auto"/>
              <w:jc w:val="center"/>
              <w:rPr>
                <w:sz w:val="16"/>
                <w:szCs w:val="16"/>
              </w:rPr>
            </w:pPr>
            <w:r w:rsidRPr="00C62303">
              <w:rPr>
                <w:sz w:val="16"/>
                <w:szCs w:val="16"/>
              </w:rPr>
              <w:t>43.4/56.6</w:t>
            </w:r>
          </w:p>
        </w:tc>
        <w:tc>
          <w:tcPr>
            <w:tcW w:w="693" w:type="dxa"/>
            <w:vAlign w:val="center"/>
            <w:hideMark/>
          </w:tcPr>
          <w:p w14:paraId="0980D08E" w14:textId="77777777" w:rsidR="00C62303" w:rsidRPr="00C62303" w:rsidRDefault="00C62303" w:rsidP="00307B84">
            <w:pPr>
              <w:spacing w:line="480" w:lineRule="auto"/>
              <w:jc w:val="center"/>
              <w:rPr>
                <w:sz w:val="16"/>
                <w:szCs w:val="16"/>
              </w:rPr>
            </w:pPr>
            <w:r w:rsidRPr="00C62303">
              <w:rPr>
                <w:sz w:val="16"/>
                <w:szCs w:val="16"/>
              </w:rPr>
              <w:t>9 [1-78: 3.75-15.5]</w:t>
            </w:r>
          </w:p>
        </w:tc>
        <w:tc>
          <w:tcPr>
            <w:tcW w:w="988" w:type="dxa"/>
            <w:vAlign w:val="center"/>
            <w:hideMark/>
          </w:tcPr>
          <w:p w14:paraId="2DCD8764" w14:textId="77777777" w:rsidR="00C62303" w:rsidRPr="00C62303" w:rsidRDefault="00C62303" w:rsidP="00307B84">
            <w:pPr>
              <w:spacing w:line="480" w:lineRule="auto"/>
              <w:jc w:val="center"/>
              <w:rPr>
                <w:sz w:val="16"/>
                <w:szCs w:val="16"/>
              </w:rPr>
            </w:pPr>
            <w:r w:rsidRPr="00C62303">
              <w:rPr>
                <w:sz w:val="16"/>
                <w:szCs w:val="16"/>
              </w:rPr>
              <w:t>20 [6.5-150: 13-41]</w:t>
            </w:r>
          </w:p>
        </w:tc>
        <w:tc>
          <w:tcPr>
            <w:tcW w:w="778" w:type="dxa"/>
            <w:vAlign w:val="center"/>
            <w:hideMark/>
          </w:tcPr>
          <w:p w14:paraId="40CFDCD2" w14:textId="77777777" w:rsidR="00C62303" w:rsidRPr="00C62303" w:rsidRDefault="00C62303" w:rsidP="00307B84">
            <w:pPr>
              <w:spacing w:line="480" w:lineRule="auto"/>
              <w:jc w:val="center"/>
              <w:rPr>
                <w:sz w:val="16"/>
                <w:szCs w:val="16"/>
              </w:rPr>
            </w:pPr>
            <w:r w:rsidRPr="00C62303">
              <w:rPr>
                <w:sz w:val="16"/>
                <w:szCs w:val="16"/>
              </w:rPr>
              <w:t>-1.59 [-4.1-1.08: -2.07--1.02]</w:t>
            </w:r>
          </w:p>
        </w:tc>
        <w:tc>
          <w:tcPr>
            <w:tcW w:w="1105" w:type="dxa"/>
            <w:vAlign w:val="center"/>
            <w:hideMark/>
          </w:tcPr>
          <w:p w14:paraId="015747CC" w14:textId="77777777" w:rsidR="00C62303" w:rsidRPr="00C62303" w:rsidRDefault="00C62303" w:rsidP="00307B84">
            <w:pPr>
              <w:spacing w:line="480" w:lineRule="auto"/>
              <w:jc w:val="center"/>
              <w:rPr>
                <w:sz w:val="16"/>
                <w:szCs w:val="16"/>
              </w:rPr>
            </w:pPr>
            <w:r w:rsidRPr="00C62303">
              <w:rPr>
                <w:sz w:val="16"/>
                <w:szCs w:val="16"/>
              </w:rPr>
              <w:t>15400 [120-4e+05: 4220-57600]</w:t>
            </w:r>
          </w:p>
        </w:tc>
        <w:tc>
          <w:tcPr>
            <w:tcW w:w="814" w:type="dxa"/>
            <w:vAlign w:val="center"/>
            <w:hideMark/>
          </w:tcPr>
          <w:p w14:paraId="0C6A18FB" w14:textId="77777777" w:rsidR="00C62303" w:rsidRPr="00C62303" w:rsidRDefault="00C62303" w:rsidP="00307B84">
            <w:pPr>
              <w:spacing w:line="480" w:lineRule="auto"/>
              <w:jc w:val="center"/>
              <w:rPr>
                <w:sz w:val="16"/>
                <w:szCs w:val="16"/>
              </w:rPr>
            </w:pPr>
            <w:r w:rsidRPr="00C62303">
              <w:rPr>
                <w:sz w:val="16"/>
                <w:szCs w:val="16"/>
              </w:rPr>
              <w:t>2.1</w:t>
            </w:r>
          </w:p>
        </w:tc>
        <w:tc>
          <w:tcPr>
            <w:tcW w:w="1001" w:type="dxa"/>
            <w:vAlign w:val="center"/>
            <w:hideMark/>
          </w:tcPr>
          <w:p w14:paraId="5D4D0DAE" w14:textId="77777777" w:rsidR="00C62303" w:rsidRPr="00C62303" w:rsidRDefault="005A0F61" w:rsidP="00307B84">
            <w:pPr>
              <w:spacing w:line="480" w:lineRule="auto"/>
              <w:jc w:val="center"/>
              <w:rPr>
                <w:sz w:val="16"/>
                <w:szCs w:val="16"/>
              </w:rPr>
            </w:pPr>
            <w:r>
              <w:rPr>
                <w:sz w:val="16"/>
                <w:szCs w:val="16"/>
              </w:rPr>
              <w:t>-</w:t>
            </w:r>
          </w:p>
        </w:tc>
      </w:tr>
      <w:tr w:rsidR="005A0F61" w:rsidRPr="00C62303" w14:paraId="14E69E81" w14:textId="77777777" w:rsidTr="00A6076E">
        <w:trPr>
          <w:trHeight w:val="675"/>
          <w:jc w:val="center"/>
        </w:trPr>
        <w:tc>
          <w:tcPr>
            <w:tcW w:w="738" w:type="dxa"/>
            <w:vAlign w:val="center"/>
            <w:hideMark/>
          </w:tcPr>
          <w:p w14:paraId="17F3116E" w14:textId="2AB7CBD0" w:rsidR="00C62303" w:rsidRPr="00C62303" w:rsidRDefault="002D0C18" w:rsidP="000B45A4">
            <w:pPr>
              <w:spacing w:line="480" w:lineRule="auto"/>
              <w:jc w:val="center"/>
              <w:rPr>
                <w:sz w:val="16"/>
                <w:szCs w:val="16"/>
              </w:rPr>
            </w:pPr>
            <w:r>
              <w:rPr>
                <w:sz w:val="16"/>
                <w:szCs w:val="16"/>
              </w:rPr>
              <w:fldChar w:fldCharType="begin">
                <w:fldData xml:space="preserve">PEVuZE5vdGU+PENpdGU+PEF1dGhvcj5LYXJ1bmFqZWV3YTwvQXV0aG9yPjxZZWFyPjIwMDg8L1ll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NTQ1LTU3PC9wYWdlcz48dm9sdW1lPjM1OTwv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</w:fldData>
              </w:fldChar>
            </w:r>
            <w:r w:rsidR="000B45A4">
              <w:rPr>
                <w:sz w:val="16"/>
                <w:szCs w:val="16"/>
              </w:rPr>
              <w:instrText xml:space="preserve"> ADDIN EN.CITE </w:instrText>
            </w:r>
            <w:r w:rsidR="000B45A4">
              <w:rPr>
                <w:sz w:val="16"/>
                <w:szCs w:val="16"/>
              </w:rPr>
              <w:fldChar w:fldCharType="begin">
                <w:fldData xml:space="preserve">PEVuZE5vdGU+PENpdGU+PEF1dGhvcj5LYXJ1bmFqZWV3YTwvQXV0aG9yPjxZZWFyPjIwMDg8L1ll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NTQ1LTU3PC9wYWdlcz48dm9sdW1lPjM1OTwv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9" w:tooltip="Karunajeewa, 2008 #37" w:history="1">
              <w:r w:rsidR="000B45A4">
                <w:rPr>
                  <w:noProof/>
                  <w:sz w:val="16"/>
                  <w:szCs w:val="16"/>
                </w:rPr>
                <w:t>9</w:t>
              </w:r>
            </w:hyperlink>
            <w:r w:rsidR="000B45A4">
              <w:rPr>
                <w:noProof/>
                <w:sz w:val="16"/>
                <w:szCs w:val="16"/>
              </w:rPr>
              <w:t>]</w:t>
            </w:r>
            <w:r>
              <w:rPr>
                <w:sz w:val="16"/>
                <w:szCs w:val="16"/>
              </w:rPr>
              <w:fldChar w:fldCharType="end"/>
            </w:r>
          </w:p>
        </w:tc>
        <w:tc>
          <w:tcPr>
            <w:tcW w:w="639" w:type="dxa"/>
            <w:vAlign w:val="center"/>
            <w:hideMark/>
          </w:tcPr>
          <w:p w14:paraId="62F05AA3" w14:textId="77777777" w:rsidR="00C62303" w:rsidRPr="00C62303" w:rsidRDefault="00C62303" w:rsidP="00307B84">
            <w:pPr>
              <w:spacing w:line="480" w:lineRule="auto"/>
              <w:jc w:val="center"/>
              <w:rPr>
                <w:sz w:val="16"/>
                <w:szCs w:val="16"/>
              </w:rPr>
            </w:pPr>
            <w:r w:rsidRPr="00C62303">
              <w:rPr>
                <w:sz w:val="16"/>
                <w:szCs w:val="16"/>
              </w:rPr>
              <w:t>9</w:t>
            </w:r>
          </w:p>
        </w:tc>
        <w:tc>
          <w:tcPr>
            <w:tcW w:w="611" w:type="dxa"/>
            <w:vAlign w:val="center"/>
            <w:hideMark/>
          </w:tcPr>
          <w:p w14:paraId="39D20977" w14:textId="77777777" w:rsidR="00C62303" w:rsidRPr="00C62303" w:rsidRDefault="00C62303" w:rsidP="00307B84">
            <w:pPr>
              <w:spacing w:line="480" w:lineRule="auto"/>
              <w:jc w:val="center"/>
              <w:rPr>
                <w:sz w:val="16"/>
                <w:szCs w:val="16"/>
              </w:rPr>
            </w:pPr>
            <w:r w:rsidRPr="00C62303">
              <w:rPr>
                <w:sz w:val="16"/>
                <w:szCs w:val="16"/>
              </w:rPr>
              <w:t>125</w:t>
            </w:r>
          </w:p>
        </w:tc>
        <w:tc>
          <w:tcPr>
            <w:tcW w:w="823" w:type="dxa"/>
            <w:vAlign w:val="center"/>
            <w:hideMark/>
          </w:tcPr>
          <w:p w14:paraId="49C1E36F"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2E3F04EC" w14:textId="77777777" w:rsidR="00C62303" w:rsidRPr="00C62303" w:rsidRDefault="00C62303" w:rsidP="00307B84">
            <w:pPr>
              <w:spacing w:line="480" w:lineRule="auto"/>
              <w:jc w:val="center"/>
              <w:rPr>
                <w:sz w:val="16"/>
                <w:szCs w:val="16"/>
              </w:rPr>
            </w:pPr>
            <w:r w:rsidRPr="00C62303">
              <w:rPr>
                <w:sz w:val="16"/>
                <w:szCs w:val="16"/>
              </w:rPr>
              <w:t>10 [5.26-12: 8.51-11.6]</w:t>
            </w:r>
          </w:p>
        </w:tc>
        <w:tc>
          <w:tcPr>
            <w:tcW w:w="818" w:type="dxa"/>
            <w:vAlign w:val="center"/>
            <w:hideMark/>
          </w:tcPr>
          <w:p w14:paraId="42ACA548" w14:textId="77777777" w:rsidR="00C62303" w:rsidRPr="00C62303" w:rsidRDefault="00C62303" w:rsidP="00307B84">
            <w:pPr>
              <w:spacing w:line="480" w:lineRule="auto"/>
              <w:jc w:val="center"/>
              <w:rPr>
                <w:sz w:val="16"/>
                <w:szCs w:val="16"/>
              </w:rPr>
            </w:pPr>
            <w:r w:rsidRPr="00C62303">
              <w:rPr>
                <w:sz w:val="16"/>
                <w:szCs w:val="16"/>
              </w:rPr>
              <w:t>Venous plasma</w:t>
            </w:r>
          </w:p>
        </w:tc>
        <w:tc>
          <w:tcPr>
            <w:tcW w:w="697" w:type="dxa"/>
            <w:vAlign w:val="center"/>
            <w:hideMark/>
          </w:tcPr>
          <w:p w14:paraId="744D82EF" w14:textId="77777777" w:rsidR="00C62303" w:rsidRPr="00C62303" w:rsidRDefault="00C62303" w:rsidP="00307B84">
            <w:pPr>
              <w:spacing w:line="480" w:lineRule="auto"/>
              <w:jc w:val="center"/>
              <w:rPr>
                <w:sz w:val="16"/>
                <w:szCs w:val="16"/>
              </w:rPr>
            </w:pPr>
            <w:r w:rsidRPr="00C62303">
              <w:rPr>
                <w:sz w:val="16"/>
                <w:szCs w:val="16"/>
              </w:rPr>
              <w:t>212</w:t>
            </w:r>
          </w:p>
        </w:tc>
        <w:tc>
          <w:tcPr>
            <w:tcW w:w="1292" w:type="dxa"/>
            <w:vAlign w:val="center"/>
            <w:hideMark/>
          </w:tcPr>
          <w:p w14:paraId="5CA50B7A" w14:textId="77777777" w:rsidR="00C62303" w:rsidRPr="00C62303" w:rsidRDefault="00C62303" w:rsidP="00307B84">
            <w:pPr>
              <w:spacing w:line="480" w:lineRule="auto"/>
              <w:jc w:val="center"/>
              <w:rPr>
                <w:sz w:val="16"/>
                <w:szCs w:val="16"/>
              </w:rPr>
            </w:pPr>
            <w:r w:rsidRPr="00C62303">
              <w:rPr>
                <w:sz w:val="16"/>
                <w:szCs w:val="16"/>
              </w:rPr>
              <w:t>2 [1-2: 1-2]</w:t>
            </w:r>
          </w:p>
        </w:tc>
        <w:tc>
          <w:tcPr>
            <w:tcW w:w="701" w:type="dxa"/>
            <w:vAlign w:val="center"/>
            <w:hideMark/>
          </w:tcPr>
          <w:p w14:paraId="42B61C84" w14:textId="77777777" w:rsidR="00C62303" w:rsidRPr="00C62303" w:rsidRDefault="00C62303" w:rsidP="00307B84">
            <w:pPr>
              <w:spacing w:line="480" w:lineRule="auto"/>
              <w:jc w:val="center"/>
              <w:rPr>
                <w:sz w:val="16"/>
                <w:szCs w:val="16"/>
              </w:rPr>
            </w:pPr>
            <w:r w:rsidRPr="00C62303">
              <w:rPr>
                <w:sz w:val="16"/>
                <w:szCs w:val="16"/>
              </w:rPr>
              <w:t>121</w:t>
            </w:r>
          </w:p>
        </w:tc>
        <w:tc>
          <w:tcPr>
            <w:tcW w:w="1292" w:type="dxa"/>
            <w:vAlign w:val="center"/>
            <w:hideMark/>
          </w:tcPr>
          <w:p w14:paraId="5F70BB95" w14:textId="77777777" w:rsidR="00C62303" w:rsidRPr="00C62303" w:rsidRDefault="00C62303" w:rsidP="00307B84">
            <w:pPr>
              <w:spacing w:line="480" w:lineRule="auto"/>
              <w:jc w:val="center"/>
              <w:rPr>
                <w:sz w:val="16"/>
                <w:szCs w:val="16"/>
              </w:rPr>
            </w:pPr>
            <w:r w:rsidRPr="00C62303">
              <w:rPr>
                <w:sz w:val="16"/>
                <w:szCs w:val="16"/>
              </w:rPr>
              <w:t>1 [1-1: 1-1]</w:t>
            </w:r>
          </w:p>
        </w:tc>
        <w:tc>
          <w:tcPr>
            <w:tcW w:w="1057" w:type="dxa"/>
            <w:vAlign w:val="center"/>
            <w:hideMark/>
          </w:tcPr>
          <w:p w14:paraId="02D935D9" w14:textId="77777777" w:rsidR="00C62303" w:rsidRPr="00C62303" w:rsidRDefault="00C62303" w:rsidP="00307B84">
            <w:pPr>
              <w:spacing w:line="480" w:lineRule="auto"/>
              <w:jc w:val="center"/>
              <w:rPr>
                <w:sz w:val="16"/>
                <w:szCs w:val="16"/>
              </w:rPr>
            </w:pPr>
            <w:r w:rsidRPr="00C62303">
              <w:rPr>
                <w:sz w:val="16"/>
                <w:szCs w:val="16"/>
              </w:rPr>
              <w:t>55.2/44.8</w:t>
            </w:r>
          </w:p>
        </w:tc>
        <w:tc>
          <w:tcPr>
            <w:tcW w:w="693" w:type="dxa"/>
            <w:vAlign w:val="center"/>
            <w:hideMark/>
          </w:tcPr>
          <w:p w14:paraId="61F37CD4" w14:textId="77777777" w:rsidR="00C62303" w:rsidRPr="00C62303" w:rsidRDefault="00C62303" w:rsidP="00307B84">
            <w:pPr>
              <w:spacing w:line="480" w:lineRule="auto"/>
              <w:jc w:val="center"/>
              <w:rPr>
                <w:sz w:val="16"/>
                <w:szCs w:val="16"/>
              </w:rPr>
            </w:pPr>
            <w:r w:rsidRPr="00C62303">
              <w:rPr>
                <w:sz w:val="16"/>
                <w:szCs w:val="16"/>
              </w:rPr>
              <w:t>2.92 [0.5-5: 1.92-4]</w:t>
            </w:r>
          </w:p>
        </w:tc>
        <w:tc>
          <w:tcPr>
            <w:tcW w:w="988" w:type="dxa"/>
            <w:vAlign w:val="center"/>
            <w:hideMark/>
          </w:tcPr>
          <w:p w14:paraId="5508B74B" w14:textId="77777777" w:rsidR="00C62303" w:rsidRPr="00C62303" w:rsidRDefault="00C62303" w:rsidP="00307B84">
            <w:pPr>
              <w:spacing w:line="480" w:lineRule="auto"/>
              <w:jc w:val="center"/>
              <w:rPr>
                <w:sz w:val="16"/>
                <w:szCs w:val="16"/>
              </w:rPr>
            </w:pPr>
            <w:r w:rsidRPr="00C62303">
              <w:rPr>
                <w:sz w:val="16"/>
                <w:szCs w:val="16"/>
              </w:rPr>
              <w:t>11 [5.7-23: 9.5-13.5]</w:t>
            </w:r>
          </w:p>
        </w:tc>
        <w:tc>
          <w:tcPr>
            <w:tcW w:w="778" w:type="dxa"/>
            <w:vAlign w:val="center"/>
            <w:hideMark/>
          </w:tcPr>
          <w:p w14:paraId="4A6CA6C4" w14:textId="77777777" w:rsidR="00C62303" w:rsidRPr="00C62303" w:rsidRDefault="00C62303" w:rsidP="00307B84">
            <w:pPr>
              <w:spacing w:line="480" w:lineRule="auto"/>
              <w:jc w:val="center"/>
              <w:rPr>
                <w:sz w:val="16"/>
                <w:szCs w:val="16"/>
              </w:rPr>
            </w:pPr>
            <w:r w:rsidRPr="00C62303">
              <w:rPr>
                <w:sz w:val="16"/>
                <w:szCs w:val="16"/>
              </w:rPr>
              <w:t>-1.52 [-5.31-2.62: -2.29--0.86]</w:t>
            </w:r>
          </w:p>
        </w:tc>
        <w:tc>
          <w:tcPr>
            <w:tcW w:w="1105" w:type="dxa"/>
            <w:vAlign w:val="center"/>
            <w:hideMark/>
          </w:tcPr>
          <w:p w14:paraId="454683F8" w14:textId="77777777" w:rsidR="00C62303" w:rsidRPr="00C62303" w:rsidRDefault="00C62303" w:rsidP="00307B84">
            <w:pPr>
              <w:spacing w:line="480" w:lineRule="auto"/>
              <w:jc w:val="center"/>
              <w:rPr>
                <w:sz w:val="16"/>
                <w:szCs w:val="16"/>
              </w:rPr>
            </w:pPr>
            <w:r w:rsidRPr="00C62303">
              <w:rPr>
                <w:sz w:val="16"/>
                <w:szCs w:val="16"/>
              </w:rPr>
              <w:t>41400 [280-450000: 13300-101000]</w:t>
            </w:r>
          </w:p>
        </w:tc>
        <w:tc>
          <w:tcPr>
            <w:tcW w:w="814" w:type="dxa"/>
            <w:vAlign w:val="center"/>
            <w:hideMark/>
          </w:tcPr>
          <w:p w14:paraId="3D41A7F9"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1AD5BDFF" w14:textId="77777777" w:rsidR="00C62303" w:rsidRPr="00C62303" w:rsidRDefault="005F093A" w:rsidP="00307B84">
            <w:pPr>
              <w:spacing w:line="480" w:lineRule="auto"/>
              <w:jc w:val="center"/>
              <w:rPr>
                <w:sz w:val="16"/>
                <w:szCs w:val="16"/>
              </w:rPr>
            </w:pPr>
            <w:r>
              <w:rPr>
                <w:sz w:val="16"/>
                <w:szCs w:val="16"/>
              </w:rPr>
              <w:t>-</w:t>
            </w:r>
          </w:p>
        </w:tc>
      </w:tr>
      <w:tr w:rsidR="005A0F61" w:rsidRPr="00C62303" w14:paraId="3C762388" w14:textId="77777777" w:rsidTr="00A6076E">
        <w:trPr>
          <w:trHeight w:val="900"/>
          <w:jc w:val="center"/>
        </w:trPr>
        <w:tc>
          <w:tcPr>
            <w:tcW w:w="738" w:type="dxa"/>
            <w:vAlign w:val="center"/>
            <w:hideMark/>
          </w:tcPr>
          <w:p w14:paraId="6E5B7D8C" w14:textId="7BA7796B" w:rsidR="00C62303" w:rsidRPr="00C62303" w:rsidRDefault="002D0C18" w:rsidP="000B45A4">
            <w:pPr>
              <w:spacing w:line="480" w:lineRule="auto"/>
              <w:jc w:val="center"/>
              <w:rPr>
                <w:sz w:val="16"/>
                <w:szCs w:val="16"/>
              </w:rPr>
            </w:pPr>
            <w:r>
              <w:rPr>
                <w:sz w:val="16"/>
                <w:szCs w:val="16"/>
              </w:rPr>
              <w:fldChar w:fldCharType="begin"/>
            </w:r>
            <w:r w:rsidR="000B45A4">
              <w:rPr>
                <w:sz w:val="16"/>
                <w:szCs w:val="16"/>
              </w:rPr>
              <w:instrText xml:space="preserve"> ADDIN EN.CITE &lt;EndNote&gt;&lt;Cite&gt;&lt;Author&gt;Salman&lt;/Author&gt;&lt;Year&gt;2011&lt;/Year&gt;&lt;RecNum&gt;9&lt;/RecNum&gt;&lt;DisplayText&gt;[10]&lt;/DisplayText&gt;&lt;record&gt;&lt;rec-number&gt;9&lt;/rec-number&gt;&lt;foreign-keys&gt;&lt;key app="EN" db-id="aatdxtvefx9ppwest25vs0entpvvep9sda5z" timestamp="1435305058"&gt;9&lt;/key&gt;&lt;/foreign-keys&gt;&lt;ref-type name="Journal Article"&gt;17&lt;/ref-type&gt;&lt;contributors&gt;&lt;authors&gt;&lt;author&gt;Salman, S.&lt;/author&gt;&lt;author&gt;Page-Sharp, M.&lt;/author&gt;&lt;author&gt;Griffin, S.&lt;/author&gt;&lt;author&gt;Kose, K.&lt;/author&gt;&lt;author&gt;Siba, P. M.&lt;/author&gt;&lt;author&gt;Ilett, K. F.&lt;/author&gt;&lt;author&gt;Mueller, I.&lt;/author&gt;&lt;author&gt;Davis, T. M.&lt;/author&gt;&lt;/authors&gt;&lt;/contributors&gt;&lt;auth-address&gt;School of Medicine and Pharmacology, University of Western Australia, Fremantle Hospital, Fremantle, Western Australia, Australia.&lt;/auth-address&gt;&lt;titles&gt;&lt;title&gt;Population pharmacokinetics of artemether, lumefantrine, and their respective metabolites in Papua New Guinean children with uncomplicated malaria&lt;/title&gt;&lt;secondary-title&gt;Antimicrobial agents and chemotherapy&lt;/secondary-title&gt;&lt;alt-title&gt;Antimicrob Agents Chemother&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5306-13&lt;/pages&gt;&lt;volume&gt;55&lt;/volume&gt;&lt;number&gt;11&lt;/number&gt;&lt;edition&gt;2011/08/31&lt;/edition&gt;&lt;dates&gt;&lt;year&gt;2011&lt;/year&gt;&lt;pub-dates&gt;&lt;date&gt;Nov&lt;/date&gt;&lt;/pub-dates&gt;&lt;/dates&gt;&lt;isbn&gt;1098-6596 (Electronic)&amp;#xD;0066-4804 (Linking)&lt;/isbn&gt;&lt;accession-num&gt;21876056&lt;/accession-num&gt;&lt;work-type&gt;Research Support, Non-U.S. Gov&amp;apos;t&lt;/work-type&gt;&lt;urls&gt;&lt;related-urls&gt;&lt;url&gt;http://www.ncbi.nlm.nih.gov/pubmed/21876056&lt;/url&gt;&lt;/related-urls&gt;&lt;/urls&gt;&lt;custom2&gt;3194999&lt;/custom2&gt;&lt;electronic-resource-num&gt;10.1128/AAC.05136-11&lt;/electronic-resource-num&gt;&lt;language&gt;eng&lt;/language&gt;&lt;/record&gt;&lt;/Cite&gt;&lt;/EndNote&gt;</w:instrText>
            </w:r>
            <w:r>
              <w:rPr>
                <w:sz w:val="16"/>
                <w:szCs w:val="16"/>
              </w:rPr>
              <w:fldChar w:fldCharType="separate"/>
            </w:r>
            <w:r w:rsidR="000B45A4">
              <w:rPr>
                <w:noProof/>
                <w:sz w:val="16"/>
                <w:szCs w:val="16"/>
              </w:rPr>
              <w:t>[</w:t>
            </w:r>
            <w:hyperlink w:anchor="_ENREF_10" w:tooltip="Salman, 2011 #9" w:history="1">
              <w:r w:rsidR="000B45A4">
                <w:rPr>
                  <w:noProof/>
                  <w:sz w:val="16"/>
                  <w:szCs w:val="16"/>
                </w:rPr>
                <w:t>10</w:t>
              </w:r>
            </w:hyperlink>
            <w:r w:rsidR="000B45A4">
              <w:rPr>
                <w:noProof/>
                <w:sz w:val="16"/>
                <w:szCs w:val="16"/>
              </w:rPr>
              <w:t>]</w:t>
            </w:r>
            <w:r>
              <w:rPr>
                <w:sz w:val="16"/>
                <w:szCs w:val="16"/>
              </w:rPr>
              <w:fldChar w:fldCharType="end"/>
            </w:r>
          </w:p>
        </w:tc>
        <w:tc>
          <w:tcPr>
            <w:tcW w:w="639" w:type="dxa"/>
            <w:vAlign w:val="center"/>
            <w:hideMark/>
          </w:tcPr>
          <w:p w14:paraId="46EC5706" w14:textId="77777777" w:rsidR="00C62303" w:rsidRPr="00C62303" w:rsidRDefault="00C62303" w:rsidP="00307B84">
            <w:pPr>
              <w:spacing w:line="480" w:lineRule="auto"/>
              <w:jc w:val="center"/>
              <w:rPr>
                <w:sz w:val="16"/>
                <w:szCs w:val="16"/>
              </w:rPr>
            </w:pPr>
            <w:r w:rsidRPr="00C62303">
              <w:rPr>
                <w:sz w:val="16"/>
                <w:szCs w:val="16"/>
              </w:rPr>
              <w:t>10</w:t>
            </w:r>
          </w:p>
        </w:tc>
        <w:tc>
          <w:tcPr>
            <w:tcW w:w="611" w:type="dxa"/>
            <w:vAlign w:val="center"/>
            <w:hideMark/>
          </w:tcPr>
          <w:p w14:paraId="73D3620F" w14:textId="77777777" w:rsidR="00C62303" w:rsidRPr="00C62303" w:rsidRDefault="00C62303" w:rsidP="00307B84">
            <w:pPr>
              <w:spacing w:line="480" w:lineRule="auto"/>
              <w:jc w:val="center"/>
              <w:rPr>
                <w:sz w:val="16"/>
                <w:szCs w:val="16"/>
              </w:rPr>
            </w:pPr>
            <w:r w:rsidRPr="00C62303">
              <w:rPr>
                <w:sz w:val="16"/>
                <w:szCs w:val="16"/>
              </w:rPr>
              <w:t>13</w:t>
            </w:r>
          </w:p>
        </w:tc>
        <w:tc>
          <w:tcPr>
            <w:tcW w:w="823" w:type="dxa"/>
            <w:vAlign w:val="center"/>
            <w:hideMark/>
          </w:tcPr>
          <w:p w14:paraId="0F65D456"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508F9685" w14:textId="77777777" w:rsidR="00C62303" w:rsidRPr="00C62303" w:rsidRDefault="00C62303" w:rsidP="00307B84">
            <w:pPr>
              <w:spacing w:line="480" w:lineRule="auto"/>
              <w:jc w:val="center"/>
              <w:rPr>
                <w:sz w:val="16"/>
                <w:szCs w:val="16"/>
              </w:rPr>
            </w:pPr>
            <w:r w:rsidRPr="00C62303">
              <w:rPr>
                <w:sz w:val="16"/>
                <w:szCs w:val="16"/>
              </w:rPr>
              <w:t>11.4 [8.89-12.6: 10.9-12]</w:t>
            </w:r>
          </w:p>
        </w:tc>
        <w:tc>
          <w:tcPr>
            <w:tcW w:w="818" w:type="dxa"/>
            <w:vAlign w:val="center"/>
            <w:hideMark/>
          </w:tcPr>
          <w:p w14:paraId="2F8E5DC2" w14:textId="77777777" w:rsidR="00C62303" w:rsidRPr="00C62303" w:rsidRDefault="00C62303" w:rsidP="00307B84">
            <w:pPr>
              <w:spacing w:line="480" w:lineRule="auto"/>
              <w:jc w:val="center"/>
              <w:rPr>
                <w:sz w:val="16"/>
                <w:szCs w:val="16"/>
              </w:rPr>
            </w:pPr>
            <w:r w:rsidRPr="00C62303">
              <w:rPr>
                <w:sz w:val="16"/>
                <w:szCs w:val="16"/>
              </w:rPr>
              <w:t>Venous plasma</w:t>
            </w:r>
          </w:p>
        </w:tc>
        <w:tc>
          <w:tcPr>
            <w:tcW w:w="697" w:type="dxa"/>
            <w:vAlign w:val="center"/>
            <w:hideMark/>
          </w:tcPr>
          <w:p w14:paraId="03AFB578" w14:textId="77777777" w:rsidR="00C62303" w:rsidRPr="00C62303" w:rsidRDefault="00C62303" w:rsidP="00307B84">
            <w:pPr>
              <w:spacing w:line="480" w:lineRule="auto"/>
              <w:jc w:val="center"/>
              <w:rPr>
                <w:sz w:val="16"/>
                <w:szCs w:val="16"/>
              </w:rPr>
            </w:pPr>
            <w:r w:rsidRPr="00C62303">
              <w:rPr>
                <w:sz w:val="16"/>
                <w:szCs w:val="16"/>
              </w:rPr>
              <w:t>201</w:t>
            </w:r>
          </w:p>
        </w:tc>
        <w:tc>
          <w:tcPr>
            <w:tcW w:w="1292" w:type="dxa"/>
            <w:vAlign w:val="center"/>
            <w:hideMark/>
          </w:tcPr>
          <w:p w14:paraId="06D175D8" w14:textId="77777777" w:rsidR="00C62303" w:rsidRPr="00C62303" w:rsidRDefault="00C62303" w:rsidP="00307B84">
            <w:pPr>
              <w:spacing w:line="480" w:lineRule="auto"/>
              <w:jc w:val="center"/>
              <w:rPr>
                <w:sz w:val="16"/>
                <w:szCs w:val="16"/>
              </w:rPr>
            </w:pPr>
            <w:r w:rsidRPr="00C62303">
              <w:rPr>
                <w:sz w:val="16"/>
                <w:szCs w:val="16"/>
              </w:rPr>
              <w:t>16 [14-16: 15-16]</w:t>
            </w:r>
          </w:p>
        </w:tc>
        <w:tc>
          <w:tcPr>
            <w:tcW w:w="701" w:type="dxa"/>
            <w:vAlign w:val="center"/>
            <w:hideMark/>
          </w:tcPr>
          <w:p w14:paraId="2CA28A41" w14:textId="77777777" w:rsidR="00C62303" w:rsidRPr="00C62303" w:rsidRDefault="00C62303" w:rsidP="00307B84">
            <w:pPr>
              <w:spacing w:line="480" w:lineRule="auto"/>
              <w:jc w:val="center"/>
              <w:rPr>
                <w:sz w:val="16"/>
                <w:szCs w:val="16"/>
              </w:rPr>
            </w:pPr>
            <w:r w:rsidRPr="00C62303">
              <w:rPr>
                <w:sz w:val="16"/>
                <w:szCs w:val="16"/>
              </w:rPr>
              <w:t>197</w:t>
            </w:r>
          </w:p>
        </w:tc>
        <w:tc>
          <w:tcPr>
            <w:tcW w:w="1292" w:type="dxa"/>
            <w:vAlign w:val="center"/>
            <w:hideMark/>
          </w:tcPr>
          <w:p w14:paraId="729EAE96" w14:textId="77777777" w:rsidR="00C62303" w:rsidRPr="00C62303" w:rsidRDefault="00C62303" w:rsidP="00307B84">
            <w:pPr>
              <w:spacing w:line="480" w:lineRule="auto"/>
              <w:jc w:val="center"/>
              <w:rPr>
                <w:sz w:val="16"/>
                <w:szCs w:val="16"/>
              </w:rPr>
            </w:pPr>
            <w:r w:rsidRPr="00C62303">
              <w:rPr>
                <w:sz w:val="16"/>
                <w:szCs w:val="16"/>
              </w:rPr>
              <w:t>16 [12-16: 15-16]</w:t>
            </w:r>
          </w:p>
        </w:tc>
        <w:tc>
          <w:tcPr>
            <w:tcW w:w="1057" w:type="dxa"/>
            <w:vAlign w:val="center"/>
            <w:hideMark/>
          </w:tcPr>
          <w:p w14:paraId="4C9C9B90" w14:textId="77777777" w:rsidR="00C62303" w:rsidRPr="00C62303" w:rsidRDefault="00C62303" w:rsidP="00307B84">
            <w:pPr>
              <w:spacing w:line="480" w:lineRule="auto"/>
              <w:jc w:val="center"/>
              <w:rPr>
                <w:sz w:val="16"/>
                <w:szCs w:val="16"/>
              </w:rPr>
            </w:pPr>
            <w:r w:rsidRPr="00C62303">
              <w:rPr>
                <w:sz w:val="16"/>
                <w:szCs w:val="16"/>
              </w:rPr>
              <w:t>61.5/38.5</w:t>
            </w:r>
          </w:p>
        </w:tc>
        <w:tc>
          <w:tcPr>
            <w:tcW w:w="693" w:type="dxa"/>
            <w:vAlign w:val="center"/>
            <w:hideMark/>
          </w:tcPr>
          <w:p w14:paraId="2F08D2E2" w14:textId="77777777" w:rsidR="00C62303" w:rsidRPr="00C62303" w:rsidRDefault="00C62303" w:rsidP="00307B84">
            <w:pPr>
              <w:spacing w:line="480" w:lineRule="auto"/>
              <w:jc w:val="center"/>
              <w:rPr>
                <w:sz w:val="16"/>
                <w:szCs w:val="16"/>
              </w:rPr>
            </w:pPr>
            <w:r w:rsidRPr="00C62303">
              <w:rPr>
                <w:sz w:val="16"/>
                <w:szCs w:val="16"/>
              </w:rPr>
              <w:t>7.58 [5.17-9.67: 6.75-9]</w:t>
            </w:r>
          </w:p>
        </w:tc>
        <w:tc>
          <w:tcPr>
            <w:tcW w:w="988" w:type="dxa"/>
            <w:vAlign w:val="center"/>
            <w:hideMark/>
          </w:tcPr>
          <w:p w14:paraId="008EED57" w14:textId="77777777" w:rsidR="00C62303" w:rsidRPr="00C62303" w:rsidRDefault="00C62303" w:rsidP="00307B84">
            <w:pPr>
              <w:spacing w:line="480" w:lineRule="auto"/>
              <w:jc w:val="center"/>
              <w:rPr>
                <w:sz w:val="16"/>
                <w:szCs w:val="16"/>
              </w:rPr>
            </w:pPr>
            <w:r w:rsidRPr="00C62303">
              <w:rPr>
                <w:sz w:val="16"/>
                <w:szCs w:val="16"/>
              </w:rPr>
              <w:t>19 [15-27: 16-21]</w:t>
            </w:r>
          </w:p>
        </w:tc>
        <w:tc>
          <w:tcPr>
            <w:tcW w:w="778" w:type="dxa"/>
            <w:vAlign w:val="center"/>
            <w:hideMark/>
          </w:tcPr>
          <w:p w14:paraId="0633CFCB" w14:textId="77777777" w:rsidR="00C62303" w:rsidRPr="00C62303" w:rsidRDefault="00C62303" w:rsidP="00307B84">
            <w:pPr>
              <w:spacing w:line="480" w:lineRule="auto"/>
              <w:jc w:val="center"/>
              <w:rPr>
                <w:sz w:val="16"/>
                <w:szCs w:val="16"/>
              </w:rPr>
            </w:pPr>
            <w:r w:rsidRPr="00C62303">
              <w:rPr>
                <w:sz w:val="16"/>
                <w:szCs w:val="16"/>
              </w:rPr>
              <w:t>-1.73 [-3.43--0.65: -2.55--1.21]</w:t>
            </w:r>
          </w:p>
        </w:tc>
        <w:tc>
          <w:tcPr>
            <w:tcW w:w="1105" w:type="dxa"/>
            <w:vAlign w:val="center"/>
            <w:hideMark/>
          </w:tcPr>
          <w:p w14:paraId="0CB7402B" w14:textId="77777777" w:rsidR="00C62303" w:rsidRPr="00C62303" w:rsidRDefault="00C62303" w:rsidP="00307B84">
            <w:pPr>
              <w:spacing w:line="480" w:lineRule="auto"/>
              <w:jc w:val="center"/>
              <w:rPr>
                <w:sz w:val="16"/>
                <w:szCs w:val="16"/>
              </w:rPr>
            </w:pPr>
            <w:r w:rsidRPr="00C62303">
              <w:rPr>
                <w:sz w:val="16"/>
                <w:szCs w:val="16"/>
              </w:rPr>
              <w:t>11400 [98-127000: 3190-64200]</w:t>
            </w:r>
          </w:p>
        </w:tc>
        <w:tc>
          <w:tcPr>
            <w:tcW w:w="814" w:type="dxa"/>
            <w:vAlign w:val="center"/>
            <w:hideMark/>
          </w:tcPr>
          <w:p w14:paraId="6D25710A"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506E8F23" w14:textId="77777777" w:rsidR="00C62303" w:rsidRPr="00C62303" w:rsidRDefault="005F093A" w:rsidP="00307B84">
            <w:pPr>
              <w:spacing w:line="480" w:lineRule="auto"/>
              <w:jc w:val="center"/>
              <w:rPr>
                <w:sz w:val="16"/>
                <w:szCs w:val="16"/>
              </w:rPr>
            </w:pPr>
            <w:r>
              <w:rPr>
                <w:sz w:val="16"/>
                <w:szCs w:val="16"/>
              </w:rPr>
              <w:t>-</w:t>
            </w:r>
          </w:p>
        </w:tc>
      </w:tr>
      <w:tr w:rsidR="005A0F61" w:rsidRPr="00C62303" w14:paraId="19654460" w14:textId="77777777" w:rsidTr="00A6076E">
        <w:trPr>
          <w:trHeight w:val="900"/>
          <w:jc w:val="center"/>
        </w:trPr>
        <w:tc>
          <w:tcPr>
            <w:tcW w:w="738" w:type="dxa"/>
            <w:vAlign w:val="center"/>
            <w:hideMark/>
          </w:tcPr>
          <w:p w14:paraId="1B3DEEE0" w14:textId="37F2414B" w:rsidR="00C62303" w:rsidRPr="00C62303" w:rsidRDefault="002D0C18" w:rsidP="000B45A4">
            <w:pPr>
              <w:spacing w:line="480" w:lineRule="auto"/>
              <w:jc w:val="center"/>
              <w:rPr>
                <w:sz w:val="16"/>
                <w:szCs w:val="16"/>
              </w:rPr>
            </w:pPr>
            <w:r>
              <w:rPr>
                <w:sz w:val="16"/>
                <w:szCs w:val="16"/>
              </w:rPr>
              <w:fldChar w:fldCharType="begin">
                <w:fldData xml:space="preserve">PEVuZE5vdGU+PENpdGU+PEF1dGhvcj5QaW9sYTwvQXV0aG9yPjxZZWFyPjIwMDU8L1llYXI+PFJl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Q2Ny03MzwvcGFnZXM+PHZvbHVtZT4zNjU8L3ZvbHVtZT48bnVtYmVyPjk0Njk8L251bWJlcj48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</w:fldData>
              </w:fldChar>
            </w:r>
            <w:r w:rsidR="000B45A4">
              <w:rPr>
                <w:sz w:val="16"/>
                <w:szCs w:val="16"/>
              </w:rPr>
              <w:instrText xml:space="preserve"> ADDIN EN.CITE </w:instrText>
            </w:r>
            <w:r w:rsidR="000B45A4">
              <w:rPr>
                <w:sz w:val="16"/>
                <w:szCs w:val="16"/>
              </w:rPr>
              <w:fldChar w:fldCharType="begin">
                <w:fldData xml:space="preserve">PEVuZE5vdGU+PENpdGU+PEF1dGhvcj5QaW9sYTwvQXV0aG9yPjxZZWFyPjIwMDU8L1llYXI+PFJl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Q2Ny03MzwvcGFnZXM+PHZvbHVtZT4zNjU8L3ZvbHVtZT48bnVtYmVyPjk0Njk8L251bWJlcj48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11" w:tooltip="Piola, 2005 #19" w:history="1">
              <w:r w:rsidR="000B45A4">
                <w:rPr>
                  <w:noProof/>
                  <w:sz w:val="16"/>
                  <w:szCs w:val="16"/>
                </w:rPr>
                <w:t>11</w:t>
              </w:r>
            </w:hyperlink>
            <w:r w:rsidR="000B45A4">
              <w:rPr>
                <w:noProof/>
                <w:sz w:val="16"/>
                <w:szCs w:val="16"/>
              </w:rPr>
              <w:t>]</w:t>
            </w:r>
            <w:r>
              <w:rPr>
                <w:sz w:val="16"/>
                <w:szCs w:val="16"/>
              </w:rPr>
              <w:fldChar w:fldCharType="end"/>
            </w:r>
          </w:p>
        </w:tc>
        <w:tc>
          <w:tcPr>
            <w:tcW w:w="639" w:type="dxa"/>
            <w:vAlign w:val="center"/>
            <w:hideMark/>
          </w:tcPr>
          <w:p w14:paraId="3201D261" w14:textId="77777777" w:rsidR="00C62303" w:rsidRPr="00C62303" w:rsidRDefault="00C62303" w:rsidP="00307B84">
            <w:pPr>
              <w:spacing w:line="480" w:lineRule="auto"/>
              <w:jc w:val="center"/>
              <w:rPr>
                <w:sz w:val="16"/>
                <w:szCs w:val="16"/>
              </w:rPr>
            </w:pPr>
            <w:r w:rsidRPr="00C62303">
              <w:rPr>
                <w:sz w:val="16"/>
                <w:szCs w:val="16"/>
              </w:rPr>
              <w:t>12</w:t>
            </w:r>
          </w:p>
        </w:tc>
        <w:tc>
          <w:tcPr>
            <w:tcW w:w="611" w:type="dxa"/>
            <w:vAlign w:val="center"/>
            <w:hideMark/>
          </w:tcPr>
          <w:p w14:paraId="0AF0A643" w14:textId="77777777" w:rsidR="00C62303" w:rsidRPr="00C62303" w:rsidRDefault="00C62303" w:rsidP="00307B84">
            <w:pPr>
              <w:spacing w:line="480" w:lineRule="auto"/>
              <w:jc w:val="center"/>
              <w:rPr>
                <w:sz w:val="16"/>
                <w:szCs w:val="16"/>
              </w:rPr>
            </w:pPr>
            <w:r w:rsidRPr="00C62303">
              <w:rPr>
                <w:sz w:val="16"/>
                <w:szCs w:val="16"/>
              </w:rPr>
              <w:t>470</w:t>
            </w:r>
          </w:p>
        </w:tc>
        <w:tc>
          <w:tcPr>
            <w:tcW w:w="823" w:type="dxa"/>
            <w:vAlign w:val="center"/>
            <w:hideMark/>
          </w:tcPr>
          <w:p w14:paraId="4D2715B5"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6F789186" w14:textId="77777777" w:rsidR="00C62303" w:rsidRPr="00C62303" w:rsidRDefault="00C62303" w:rsidP="00307B84">
            <w:pPr>
              <w:spacing w:line="480" w:lineRule="auto"/>
              <w:jc w:val="center"/>
              <w:rPr>
                <w:sz w:val="16"/>
                <w:szCs w:val="16"/>
              </w:rPr>
            </w:pPr>
            <w:r w:rsidRPr="00C62303">
              <w:rPr>
                <w:sz w:val="16"/>
                <w:szCs w:val="16"/>
              </w:rPr>
              <w:t>10.6 [5.39-16: 9.06-12]</w:t>
            </w:r>
          </w:p>
        </w:tc>
        <w:tc>
          <w:tcPr>
            <w:tcW w:w="818" w:type="dxa"/>
            <w:vAlign w:val="center"/>
            <w:hideMark/>
          </w:tcPr>
          <w:p w14:paraId="7F73BA89" w14:textId="77777777" w:rsidR="00C62303" w:rsidRPr="00C62303" w:rsidRDefault="00C62303" w:rsidP="00307B84">
            <w:pPr>
              <w:spacing w:line="480" w:lineRule="auto"/>
              <w:jc w:val="center"/>
              <w:rPr>
                <w:sz w:val="16"/>
                <w:szCs w:val="16"/>
              </w:rPr>
            </w:pPr>
            <w:r w:rsidRPr="00C62303">
              <w:rPr>
                <w:sz w:val="16"/>
                <w:szCs w:val="16"/>
              </w:rPr>
              <w:t>Venous plasma</w:t>
            </w:r>
          </w:p>
        </w:tc>
        <w:tc>
          <w:tcPr>
            <w:tcW w:w="697" w:type="dxa"/>
            <w:vAlign w:val="center"/>
            <w:hideMark/>
          </w:tcPr>
          <w:p w14:paraId="15C81986" w14:textId="77777777" w:rsidR="00C62303" w:rsidRPr="00C62303" w:rsidRDefault="00C62303" w:rsidP="00307B84">
            <w:pPr>
              <w:spacing w:line="480" w:lineRule="auto"/>
              <w:jc w:val="center"/>
              <w:rPr>
                <w:sz w:val="16"/>
                <w:szCs w:val="16"/>
              </w:rPr>
            </w:pPr>
            <w:r w:rsidRPr="00C62303">
              <w:rPr>
                <w:sz w:val="16"/>
                <w:szCs w:val="16"/>
              </w:rPr>
              <w:t>887</w:t>
            </w:r>
          </w:p>
        </w:tc>
        <w:tc>
          <w:tcPr>
            <w:tcW w:w="1292" w:type="dxa"/>
            <w:vAlign w:val="center"/>
            <w:hideMark/>
          </w:tcPr>
          <w:p w14:paraId="3887F7FB" w14:textId="77777777" w:rsidR="00C62303" w:rsidRPr="00C62303" w:rsidRDefault="00C62303" w:rsidP="00307B84">
            <w:pPr>
              <w:spacing w:line="480" w:lineRule="auto"/>
              <w:jc w:val="center"/>
              <w:rPr>
                <w:sz w:val="16"/>
                <w:szCs w:val="16"/>
              </w:rPr>
            </w:pPr>
            <w:r w:rsidRPr="00C62303">
              <w:rPr>
                <w:sz w:val="16"/>
                <w:szCs w:val="16"/>
              </w:rPr>
              <w:t>2 [1-2: 2-2]</w:t>
            </w:r>
          </w:p>
        </w:tc>
        <w:tc>
          <w:tcPr>
            <w:tcW w:w="701" w:type="dxa"/>
            <w:vAlign w:val="center"/>
            <w:hideMark/>
          </w:tcPr>
          <w:p w14:paraId="53412AE7" w14:textId="77777777" w:rsidR="00C62303" w:rsidRPr="00C62303" w:rsidRDefault="005A0F61" w:rsidP="00307B84">
            <w:pPr>
              <w:spacing w:line="480" w:lineRule="auto"/>
              <w:jc w:val="center"/>
              <w:rPr>
                <w:sz w:val="16"/>
                <w:szCs w:val="16"/>
              </w:rPr>
            </w:pPr>
            <w:r>
              <w:rPr>
                <w:sz w:val="16"/>
                <w:szCs w:val="16"/>
              </w:rPr>
              <w:t>-</w:t>
            </w:r>
          </w:p>
        </w:tc>
        <w:tc>
          <w:tcPr>
            <w:tcW w:w="1292" w:type="dxa"/>
            <w:vAlign w:val="center"/>
            <w:hideMark/>
          </w:tcPr>
          <w:p w14:paraId="0617CE24" w14:textId="77777777" w:rsidR="00C62303" w:rsidRPr="00C62303" w:rsidRDefault="005A0F61" w:rsidP="00307B84">
            <w:pPr>
              <w:spacing w:line="480" w:lineRule="auto"/>
              <w:jc w:val="center"/>
              <w:rPr>
                <w:sz w:val="16"/>
                <w:szCs w:val="16"/>
              </w:rPr>
            </w:pPr>
            <w:r>
              <w:rPr>
                <w:sz w:val="16"/>
                <w:szCs w:val="16"/>
              </w:rPr>
              <w:t>-</w:t>
            </w:r>
          </w:p>
        </w:tc>
        <w:tc>
          <w:tcPr>
            <w:tcW w:w="1057" w:type="dxa"/>
            <w:vAlign w:val="center"/>
            <w:hideMark/>
          </w:tcPr>
          <w:p w14:paraId="5A4BF5F8" w14:textId="77777777" w:rsidR="00C62303" w:rsidRPr="00C62303" w:rsidRDefault="00C62303" w:rsidP="00307B84">
            <w:pPr>
              <w:spacing w:line="480" w:lineRule="auto"/>
              <w:jc w:val="center"/>
              <w:rPr>
                <w:sz w:val="16"/>
                <w:szCs w:val="16"/>
              </w:rPr>
            </w:pPr>
            <w:r w:rsidRPr="00C62303">
              <w:rPr>
                <w:sz w:val="16"/>
                <w:szCs w:val="16"/>
              </w:rPr>
              <w:t>47/53</w:t>
            </w:r>
          </w:p>
        </w:tc>
        <w:tc>
          <w:tcPr>
            <w:tcW w:w="693" w:type="dxa"/>
            <w:vAlign w:val="center"/>
            <w:hideMark/>
          </w:tcPr>
          <w:p w14:paraId="2F282275" w14:textId="77777777" w:rsidR="00C62303" w:rsidRPr="00C62303" w:rsidRDefault="00C62303" w:rsidP="00307B84">
            <w:pPr>
              <w:spacing w:line="480" w:lineRule="auto"/>
              <w:jc w:val="center"/>
              <w:rPr>
                <w:sz w:val="16"/>
                <w:szCs w:val="16"/>
              </w:rPr>
            </w:pPr>
            <w:r w:rsidRPr="00C62303">
              <w:rPr>
                <w:sz w:val="16"/>
                <w:szCs w:val="16"/>
              </w:rPr>
              <w:t>9.01 [1.21-80: 4.31-20.1]</w:t>
            </w:r>
          </w:p>
        </w:tc>
        <w:tc>
          <w:tcPr>
            <w:tcW w:w="988" w:type="dxa"/>
            <w:vAlign w:val="center"/>
            <w:hideMark/>
          </w:tcPr>
          <w:p w14:paraId="31BEA38B" w14:textId="77777777" w:rsidR="00C62303" w:rsidRPr="00C62303" w:rsidRDefault="00C62303" w:rsidP="00307B84">
            <w:pPr>
              <w:spacing w:line="480" w:lineRule="auto"/>
              <w:jc w:val="center"/>
              <w:rPr>
                <w:sz w:val="16"/>
                <w:szCs w:val="16"/>
              </w:rPr>
            </w:pPr>
            <w:r w:rsidRPr="00C62303">
              <w:rPr>
                <w:sz w:val="16"/>
                <w:szCs w:val="16"/>
              </w:rPr>
              <w:t>24 [10-89: 15-49.4]</w:t>
            </w:r>
          </w:p>
        </w:tc>
        <w:tc>
          <w:tcPr>
            <w:tcW w:w="778" w:type="dxa"/>
            <w:vAlign w:val="center"/>
            <w:hideMark/>
          </w:tcPr>
          <w:p w14:paraId="7994D872" w14:textId="77777777" w:rsidR="00C62303" w:rsidRPr="00C62303" w:rsidRDefault="00C62303" w:rsidP="00307B84">
            <w:pPr>
              <w:spacing w:line="480" w:lineRule="auto"/>
              <w:jc w:val="center"/>
              <w:rPr>
                <w:sz w:val="16"/>
                <w:szCs w:val="16"/>
              </w:rPr>
            </w:pPr>
            <w:r w:rsidRPr="00C62303">
              <w:rPr>
                <w:sz w:val="16"/>
                <w:szCs w:val="16"/>
              </w:rPr>
              <w:t>-0.84 [-4.39-2.56: -1.58--0.14]</w:t>
            </w:r>
          </w:p>
        </w:tc>
        <w:tc>
          <w:tcPr>
            <w:tcW w:w="1105" w:type="dxa"/>
            <w:vAlign w:val="center"/>
            <w:hideMark/>
          </w:tcPr>
          <w:p w14:paraId="5E407C28" w14:textId="77777777" w:rsidR="00C62303" w:rsidRPr="00C62303" w:rsidRDefault="00C62303" w:rsidP="00307B84">
            <w:pPr>
              <w:spacing w:line="480" w:lineRule="auto"/>
              <w:jc w:val="center"/>
              <w:rPr>
                <w:sz w:val="16"/>
                <w:szCs w:val="16"/>
              </w:rPr>
            </w:pPr>
            <w:r w:rsidRPr="00C62303">
              <w:rPr>
                <w:sz w:val="16"/>
                <w:szCs w:val="16"/>
              </w:rPr>
              <w:t>10500 [125-140000: 3460-32500]</w:t>
            </w:r>
          </w:p>
        </w:tc>
        <w:tc>
          <w:tcPr>
            <w:tcW w:w="814" w:type="dxa"/>
            <w:vAlign w:val="center"/>
            <w:hideMark/>
          </w:tcPr>
          <w:p w14:paraId="6AE7F65A" w14:textId="77777777" w:rsidR="00C62303" w:rsidRPr="00C62303" w:rsidRDefault="00C62303" w:rsidP="00307B84">
            <w:pPr>
              <w:spacing w:line="480" w:lineRule="auto"/>
              <w:jc w:val="center"/>
              <w:rPr>
                <w:sz w:val="16"/>
                <w:szCs w:val="16"/>
              </w:rPr>
            </w:pPr>
            <w:r w:rsidRPr="00C62303">
              <w:rPr>
                <w:sz w:val="16"/>
                <w:szCs w:val="16"/>
              </w:rPr>
              <w:t>0.213</w:t>
            </w:r>
          </w:p>
        </w:tc>
        <w:tc>
          <w:tcPr>
            <w:tcW w:w="1001" w:type="dxa"/>
            <w:vAlign w:val="center"/>
            <w:hideMark/>
          </w:tcPr>
          <w:p w14:paraId="5FE2C325" w14:textId="77777777" w:rsidR="00C62303" w:rsidRPr="00C62303" w:rsidRDefault="005F093A" w:rsidP="00307B84">
            <w:pPr>
              <w:spacing w:line="480" w:lineRule="auto"/>
              <w:jc w:val="center"/>
              <w:rPr>
                <w:sz w:val="16"/>
                <w:szCs w:val="16"/>
              </w:rPr>
            </w:pPr>
            <w:r>
              <w:rPr>
                <w:sz w:val="16"/>
                <w:szCs w:val="16"/>
              </w:rPr>
              <w:t>-</w:t>
            </w:r>
          </w:p>
        </w:tc>
      </w:tr>
      <w:tr w:rsidR="005A0F61" w:rsidRPr="00C62303" w14:paraId="605229D7" w14:textId="77777777" w:rsidTr="00A6076E">
        <w:trPr>
          <w:trHeight w:val="900"/>
          <w:jc w:val="center"/>
        </w:trPr>
        <w:tc>
          <w:tcPr>
            <w:tcW w:w="738" w:type="dxa"/>
            <w:vAlign w:val="center"/>
            <w:hideMark/>
          </w:tcPr>
          <w:p w14:paraId="5CFCD9DC" w14:textId="42D6E62C" w:rsidR="00C62303" w:rsidRPr="00C62303" w:rsidRDefault="002D0C18" w:rsidP="000B45A4">
            <w:pPr>
              <w:spacing w:line="480" w:lineRule="auto"/>
              <w:jc w:val="center"/>
              <w:rPr>
                <w:sz w:val="16"/>
                <w:szCs w:val="16"/>
              </w:rPr>
            </w:pPr>
            <w:r>
              <w:rPr>
                <w:sz w:val="16"/>
                <w:szCs w:val="16"/>
              </w:rPr>
              <w:fldChar w:fldCharType="begin">
                <w:fldData xml:space="preserve">PEVuZE5vdGU+PENpdGU+PEF1dGhvcj5QaW9sYTwvQXV0aG9yPjxZZWFyPjIwMTA8L1llYXI+PFJl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</w:fldData>
              </w:fldChar>
            </w:r>
            <w:r w:rsidR="000B45A4">
              <w:rPr>
                <w:sz w:val="16"/>
                <w:szCs w:val="16"/>
              </w:rPr>
              <w:instrText xml:space="preserve"> ADDIN EN.CITE </w:instrText>
            </w:r>
            <w:r w:rsidR="000B45A4">
              <w:rPr>
                <w:sz w:val="16"/>
                <w:szCs w:val="16"/>
              </w:rPr>
              <w:fldChar w:fldCharType="begin">
                <w:fldData xml:space="preserve">PEVuZE5vdGU+PENpdGU+PEF1dGhvcj5QaW9sYTwvQXV0aG9yPjxZZWFyPjIwMTA8L1llYXI+PFJl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12" w:tooltip="Piola, 2010 #29" w:history="1">
              <w:r w:rsidR="000B45A4">
                <w:rPr>
                  <w:noProof/>
                  <w:sz w:val="16"/>
                  <w:szCs w:val="16"/>
                </w:rPr>
                <w:t>12</w:t>
              </w:r>
            </w:hyperlink>
            <w:r w:rsidR="000B45A4">
              <w:rPr>
                <w:noProof/>
                <w:sz w:val="16"/>
                <w:szCs w:val="16"/>
              </w:rPr>
              <w:t>]</w:t>
            </w:r>
            <w:r>
              <w:rPr>
                <w:sz w:val="16"/>
                <w:szCs w:val="16"/>
              </w:rPr>
              <w:fldChar w:fldCharType="end"/>
            </w:r>
          </w:p>
        </w:tc>
        <w:tc>
          <w:tcPr>
            <w:tcW w:w="639" w:type="dxa"/>
            <w:vAlign w:val="center"/>
            <w:hideMark/>
          </w:tcPr>
          <w:p w14:paraId="6B3EB598" w14:textId="77777777" w:rsidR="00C62303" w:rsidRPr="00C62303" w:rsidRDefault="00C62303" w:rsidP="00307B84">
            <w:pPr>
              <w:spacing w:line="480" w:lineRule="auto"/>
              <w:jc w:val="center"/>
              <w:rPr>
                <w:sz w:val="16"/>
                <w:szCs w:val="16"/>
              </w:rPr>
            </w:pPr>
            <w:r w:rsidRPr="00C62303">
              <w:rPr>
                <w:sz w:val="16"/>
                <w:szCs w:val="16"/>
              </w:rPr>
              <w:t>12</w:t>
            </w:r>
          </w:p>
        </w:tc>
        <w:tc>
          <w:tcPr>
            <w:tcW w:w="611" w:type="dxa"/>
            <w:vAlign w:val="center"/>
            <w:hideMark/>
          </w:tcPr>
          <w:p w14:paraId="5FC97EE7" w14:textId="77777777" w:rsidR="00C62303" w:rsidRPr="00C62303" w:rsidRDefault="00C62303" w:rsidP="00307B84">
            <w:pPr>
              <w:spacing w:line="480" w:lineRule="auto"/>
              <w:jc w:val="center"/>
              <w:rPr>
                <w:sz w:val="16"/>
                <w:szCs w:val="16"/>
              </w:rPr>
            </w:pPr>
            <w:r w:rsidRPr="00C62303">
              <w:rPr>
                <w:sz w:val="16"/>
                <w:szCs w:val="16"/>
              </w:rPr>
              <w:t>116</w:t>
            </w:r>
          </w:p>
        </w:tc>
        <w:tc>
          <w:tcPr>
            <w:tcW w:w="823" w:type="dxa"/>
            <w:vAlign w:val="center"/>
            <w:hideMark/>
          </w:tcPr>
          <w:p w14:paraId="50165954"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046DDD8F" w14:textId="77777777" w:rsidR="00C62303" w:rsidRPr="00C62303" w:rsidRDefault="00C62303" w:rsidP="00307B84">
            <w:pPr>
              <w:spacing w:line="480" w:lineRule="auto"/>
              <w:jc w:val="center"/>
              <w:rPr>
                <w:sz w:val="16"/>
                <w:szCs w:val="16"/>
              </w:rPr>
            </w:pPr>
            <w:r w:rsidRPr="00C62303">
              <w:rPr>
                <w:sz w:val="16"/>
                <w:szCs w:val="16"/>
              </w:rPr>
              <w:t xml:space="preserve">8.42 [5.78-10.9: </w:t>
            </w:r>
            <w:r w:rsidRPr="00C62303">
              <w:rPr>
                <w:sz w:val="16"/>
                <w:szCs w:val="16"/>
              </w:rPr>
              <w:lastRenderedPageBreak/>
              <w:t>7.74-9.23]</w:t>
            </w:r>
          </w:p>
        </w:tc>
        <w:tc>
          <w:tcPr>
            <w:tcW w:w="818" w:type="dxa"/>
            <w:vAlign w:val="center"/>
            <w:hideMark/>
          </w:tcPr>
          <w:p w14:paraId="05D97BF6" w14:textId="77777777" w:rsidR="00C62303" w:rsidRPr="00C62303" w:rsidRDefault="00C62303" w:rsidP="00307B84">
            <w:pPr>
              <w:spacing w:line="480" w:lineRule="auto"/>
              <w:jc w:val="center"/>
              <w:rPr>
                <w:sz w:val="16"/>
                <w:szCs w:val="16"/>
              </w:rPr>
            </w:pPr>
            <w:r w:rsidRPr="00C62303">
              <w:rPr>
                <w:sz w:val="16"/>
                <w:szCs w:val="16"/>
              </w:rPr>
              <w:lastRenderedPageBreak/>
              <w:t>Venous and capillary plasma</w:t>
            </w:r>
          </w:p>
        </w:tc>
        <w:tc>
          <w:tcPr>
            <w:tcW w:w="697" w:type="dxa"/>
            <w:vAlign w:val="center"/>
            <w:hideMark/>
          </w:tcPr>
          <w:p w14:paraId="03754B03" w14:textId="77777777" w:rsidR="00C62303" w:rsidRPr="00C62303" w:rsidRDefault="00C62303" w:rsidP="00307B84">
            <w:pPr>
              <w:spacing w:line="480" w:lineRule="auto"/>
              <w:jc w:val="center"/>
              <w:rPr>
                <w:sz w:val="16"/>
                <w:szCs w:val="16"/>
              </w:rPr>
            </w:pPr>
            <w:r w:rsidRPr="00C62303">
              <w:rPr>
                <w:sz w:val="16"/>
                <w:szCs w:val="16"/>
              </w:rPr>
              <w:t>1030</w:t>
            </w:r>
          </w:p>
        </w:tc>
        <w:tc>
          <w:tcPr>
            <w:tcW w:w="1292" w:type="dxa"/>
            <w:vAlign w:val="center"/>
            <w:hideMark/>
          </w:tcPr>
          <w:p w14:paraId="45CB5FDF" w14:textId="77777777" w:rsidR="00C62303" w:rsidRPr="00C62303" w:rsidRDefault="00C62303" w:rsidP="00307B84">
            <w:pPr>
              <w:spacing w:line="480" w:lineRule="auto"/>
              <w:jc w:val="center"/>
              <w:rPr>
                <w:sz w:val="16"/>
                <w:szCs w:val="16"/>
              </w:rPr>
            </w:pPr>
            <w:r w:rsidRPr="00C62303">
              <w:rPr>
                <w:sz w:val="16"/>
                <w:szCs w:val="16"/>
              </w:rPr>
              <w:t>5 [3-26: 5-6]</w:t>
            </w:r>
          </w:p>
        </w:tc>
        <w:tc>
          <w:tcPr>
            <w:tcW w:w="701" w:type="dxa"/>
            <w:vAlign w:val="center"/>
            <w:hideMark/>
          </w:tcPr>
          <w:p w14:paraId="2629C72E" w14:textId="77777777" w:rsidR="00C62303" w:rsidRPr="00C62303" w:rsidRDefault="005A0F61" w:rsidP="00307B84">
            <w:pPr>
              <w:spacing w:line="480" w:lineRule="auto"/>
              <w:jc w:val="center"/>
              <w:rPr>
                <w:sz w:val="16"/>
                <w:szCs w:val="16"/>
              </w:rPr>
            </w:pPr>
            <w:r>
              <w:rPr>
                <w:sz w:val="16"/>
                <w:szCs w:val="16"/>
              </w:rPr>
              <w:t>-</w:t>
            </w:r>
          </w:p>
        </w:tc>
        <w:tc>
          <w:tcPr>
            <w:tcW w:w="1292" w:type="dxa"/>
            <w:vAlign w:val="center"/>
            <w:hideMark/>
          </w:tcPr>
          <w:p w14:paraId="2BCAE908" w14:textId="77777777" w:rsidR="00C62303" w:rsidRPr="00C62303" w:rsidRDefault="005A0F61" w:rsidP="00307B84">
            <w:pPr>
              <w:spacing w:line="480" w:lineRule="auto"/>
              <w:jc w:val="center"/>
              <w:rPr>
                <w:sz w:val="16"/>
                <w:szCs w:val="16"/>
              </w:rPr>
            </w:pPr>
            <w:r>
              <w:rPr>
                <w:sz w:val="16"/>
                <w:szCs w:val="16"/>
              </w:rPr>
              <w:t>-</w:t>
            </w:r>
          </w:p>
        </w:tc>
        <w:tc>
          <w:tcPr>
            <w:tcW w:w="1057" w:type="dxa"/>
            <w:vAlign w:val="center"/>
            <w:hideMark/>
          </w:tcPr>
          <w:p w14:paraId="225AB006" w14:textId="77777777" w:rsidR="00C62303" w:rsidRPr="00C62303" w:rsidRDefault="00C62303" w:rsidP="00307B84">
            <w:pPr>
              <w:spacing w:line="480" w:lineRule="auto"/>
              <w:jc w:val="center"/>
              <w:rPr>
                <w:sz w:val="16"/>
                <w:szCs w:val="16"/>
              </w:rPr>
            </w:pPr>
            <w:r w:rsidRPr="00C62303">
              <w:rPr>
                <w:sz w:val="16"/>
                <w:szCs w:val="16"/>
              </w:rPr>
              <w:t>0/100</w:t>
            </w:r>
          </w:p>
        </w:tc>
        <w:tc>
          <w:tcPr>
            <w:tcW w:w="693" w:type="dxa"/>
            <w:vAlign w:val="center"/>
            <w:hideMark/>
          </w:tcPr>
          <w:p w14:paraId="0C1FA109" w14:textId="77777777" w:rsidR="00C62303" w:rsidRPr="00C62303" w:rsidRDefault="00C62303" w:rsidP="00307B84">
            <w:pPr>
              <w:spacing w:line="480" w:lineRule="auto"/>
              <w:jc w:val="center"/>
              <w:rPr>
                <w:sz w:val="16"/>
                <w:szCs w:val="16"/>
              </w:rPr>
            </w:pPr>
            <w:r w:rsidRPr="00C62303">
              <w:rPr>
                <w:sz w:val="16"/>
                <w:szCs w:val="16"/>
              </w:rPr>
              <w:t>21.5 [15-38: 19-25]</w:t>
            </w:r>
          </w:p>
        </w:tc>
        <w:tc>
          <w:tcPr>
            <w:tcW w:w="988" w:type="dxa"/>
            <w:vAlign w:val="center"/>
            <w:hideMark/>
          </w:tcPr>
          <w:p w14:paraId="34719B5B" w14:textId="77777777" w:rsidR="00C62303" w:rsidRPr="00C62303" w:rsidRDefault="00C62303" w:rsidP="00307B84">
            <w:pPr>
              <w:spacing w:line="480" w:lineRule="auto"/>
              <w:jc w:val="center"/>
              <w:rPr>
                <w:sz w:val="16"/>
                <w:szCs w:val="16"/>
              </w:rPr>
            </w:pPr>
            <w:r w:rsidRPr="00C62303">
              <w:rPr>
                <w:sz w:val="16"/>
                <w:szCs w:val="16"/>
              </w:rPr>
              <w:t>57 [44-83: 52-62]</w:t>
            </w:r>
          </w:p>
        </w:tc>
        <w:tc>
          <w:tcPr>
            <w:tcW w:w="778" w:type="dxa"/>
            <w:vAlign w:val="center"/>
            <w:hideMark/>
          </w:tcPr>
          <w:p w14:paraId="0561B7AC" w14:textId="77777777" w:rsidR="00C62303" w:rsidRPr="00C62303" w:rsidRDefault="005A0F61" w:rsidP="00307B84">
            <w:pPr>
              <w:spacing w:line="480" w:lineRule="auto"/>
              <w:jc w:val="center"/>
              <w:rPr>
                <w:sz w:val="16"/>
                <w:szCs w:val="16"/>
              </w:rPr>
            </w:pPr>
            <w:r>
              <w:rPr>
                <w:sz w:val="16"/>
                <w:szCs w:val="16"/>
              </w:rPr>
              <w:t>-</w:t>
            </w:r>
          </w:p>
        </w:tc>
        <w:tc>
          <w:tcPr>
            <w:tcW w:w="1105" w:type="dxa"/>
            <w:vAlign w:val="center"/>
            <w:hideMark/>
          </w:tcPr>
          <w:p w14:paraId="10CFEB26" w14:textId="77777777" w:rsidR="00C62303" w:rsidRPr="00C62303" w:rsidRDefault="00C62303" w:rsidP="00307B84">
            <w:pPr>
              <w:spacing w:line="480" w:lineRule="auto"/>
              <w:jc w:val="center"/>
              <w:rPr>
                <w:sz w:val="16"/>
                <w:szCs w:val="16"/>
              </w:rPr>
            </w:pPr>
            <w:r w:rsidRPr="00C62303">
              <w:rPr>
                <w:sz w:val="16"/>
                <w:szCs w:val="16"/>
              </w:rPr>
              <w:t>1380 [24-194000: 203-5140]</w:t>
            </w:r>
          </w:p>
        </w:tc>
        <w:tc>
          <w:tcPr>
            <w:tcW w:w="814" w:type="dxa"/>
            <w:vAlign w:val="center"/>
            <w:hideMark/>
          </w:tcPr>
          <w:p w14:paraId="137CC3FC" w14:textId="77777777" w:rsidR="00C62303" w:rsidRPr="00C62303" w:rsidRDefault="00C62303" w:rsidP="00307B84">
            <w:pPr>
              <w:spacing w:line="480" w:lineRule="auto"/>
              <w:jc w:val="center"/>
              <w:rPr>
                <w:sz w:val="16"/>
                <w:szCs w:val="16"/>
              </w:rPr>
            </w:pPr>
            <w:r w:rsidRPr="00C62303">
              <w:rPr>
                <w:sz w:val="16"/>
                <w:szCs w:val="16"/>
              </w:rPr>
              <w:t>100</w:t>
            </w:r>
          </w:p>
        </w:tc>
        <w:tc>
          <w:tcPr>
            <w:tcW w:w="1001" w:type="dxa"/>
            <w:vAlign w:val="center"/>
            <w:hideMark/>
          </w:tcPr>
          <w:p w14:paraId="34775059" w14:textId="77777777" w:rsidR="00C62303" w:rsidRPr="00C62303" w:rsidRDefault="00C62303" w:rsidP="00307B84">
            <w:pPr>
              <w:spacing w:line="480" w:lineRule="auto"/>
              <w:jc w:val="center"/>
              <w:rPr>
                <w:sz w:val="16"/>
                <w:szCs w:val="16"/>
              </w:rPr>
            </w:pPr>
            <w:r w:rsidRPr="00C62303">
              <w:rPr>
                <w:sz w:val="16"/>
                <w:szCs w:val="16"/>
              </w:rPr>
              <w:t>22 [13-39: 19-30.2]</w:t>
            </w:r>
          </w:p>
        </w:tc>
      </w:tr>
      <w:tr w:rsidR="005A0F61" w:rsidRPr="00C62303" w14:paraId="54722820" w14:textId="77777777" w:rsidTr="00A6076E">
        <w:trPr>
          <w:trHeight w:val="1125"/>
          <w:jc w:val="center"/>
        </w:trPr>
        <w:tc>
          <w:tcPr>
            <w:tcW w:w="738" w:type="dxa"/>
            <w:vAlign w:val="center"/>
            <w:hideMark/>
          </w:tcPr>
          <w:p w14:paraId="4B1C1032" w14:textId="6FF4156E" w:rsidR="00C62303" w:rsidRPr="00C62303" w:rsidRDefault="002D0C18" w:rsidP="000B45A4">
            <w:pPr>
              <w:spacing w:line="480" w:lineRule="auto"/>
              <w:jc w:val="center"/>
              <w:rPr>
                <w:sz w:val="16"/>
                <w:szCs w:val="16"/>
              </w:rPr>
            </w:pPr>
            <w:r>
              <w:rPr>
                <w:sz w:val="16"/>
                <w:szCs w:val="16"/>
              </w:rPr>
              <w:fldChar w:fldCharType="begin">
                <w:fldData xml:space="preserve">PEVuZE5vdGU+PENpdGU+PEF1dGhvcj5TY2hyYW1tPC9BdXRob3I+PFllYXI+MjAxMzwvWWVhcj48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</w:fldData>
              </w:fldChar>
            </w:r>
            <w:r w:rsidR="000B45A4">
              <w:rPr>
                <w:sz w:val="16"/>
                <w:szCs w:val="16"/>
              </w:rPr>
              <w:instrText xml:space="preserve"> ADDIN EN.CITE </w:instrText>
            </w:r>
            <w:r w:rsidR="000B45A4">
              <w:rPr>
                <w:sz w:val="16"/>
                <w:szCs w:val="16"/>
              </w:rPr>
              <w:fldChar w:fldCharType="begin">
                <w:fldData xml:space="preserve">PEVuZE5vdGU+PENpdGU+PEF1dGhvcj5TY2hyYW1tPC9BdXRob3I+PFllYXI+MjAxMzwvWWVhcj48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13" w:tooltip="Schramm, 2013 #35" w:history="1">
              <w:r w:rsidR="000B45A4">
                <w:rPr>
                  <w:noProof/>
                  <w:sz w:val="16"/>
                  <w:szCs w:val="16"/>
                </w:rPr>
                <w:t>13</w:t>
              </w:r>
            </w:hyperlink>
            <w:r w:rsidR="000B45A4">
              <w:rPr>
                <w:noProof/>
                <w:sz w:val="16"/>
                <w:szCs w:val="16"/>
              </w:rPr>
              <w:t>]</w:t>
            </w:r>
            <w:r>
              <w:rPr>
                <w:sz w:val="16"/>
                <w:szCs w:val="16"/>
              </w:rPr>
              <w:fldChar w:fldCharType="end"/>
            </w:r>
          </w:p>
        </w:tc>
        <w:tc>
          <w:tcPr>
            <w:tcW w:w="639" w:type="dxa"/>
            <w:vAlign w:val="center"/>
            <w:hideMark/>
          </w:tcPr>
          <w:p w14:paraId="0EA62802" w14:textId="77777777" w:rsidR="00C62303" w:rsidRPr="00C62303" w:rsidRDefault="00C62303" w:rsidP="00307B84">
            <w:pPr>
              <w:spacing w:line="480" w:lineRule="auto"/>
              <w:jc w:val="center"/>
              <w:rPr>
                <w:sz w:val="16"/>
                <w:szCs w:val="16"/>
              </w:rPr>
            </w:pPr>
            <w:r w:rsidRPr="00C62303">
              <w:rPr>
                <w:sz w:val="16"/>
                <w:szCs w:val="16"/>
              </w:rPr>
              <w:t>14</w:t>
            </w:r>
          </w:p>
        </w:tc>
        <w:tc>
          <w:tcPr>
            <w:tcW w:w="611" w:type="dxa"/>
            <w:vAlign w:val="center"/>
            <w:hideMark/>
          </w:tcPr>
          <w:p w14:paraId="1759800A" w14:textId="77777777" w:rsidR="00C62303" w:rsidRPr="00C62303" w:rsidRDefault="00C62303" w:rsidP="00307B84">
            <w:pPr>
              <w:spacing w:line="480" w:lineRule="auto"/>
              <w:jc w:val="center"/>
              <w:rPr>
                <w:sz w:val="16"/>
                <w:szCs w:val="16"/>
              </w:rPr>
            </w:pPr>
            <w:r w:rsidRPr="00C62303">
              <w:rPr>
                <w:sz w:val="16"/>
                <w:szCs w:val="16"/>
              </w:rPr>
              <w:t>462</w:t>
            </w:r>
          </w:p>
        </w:tc>
        <w:tc>
          <w:tcPr>
            <w:tcW w:w="823" w:type="dxa"/>
            <w:vAlign w:val="center"/>
            <w:hideMark/>
          </w:tcPr>
          <w:p w14:paraId="5F91B2A8"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737FCB9E" w14:textId="77777777" w:rsidR="00C62303" w:rsidRPr="00C62303" w:rsidRDefault="00C62303" w:rsidP="00307B84">
            <w:pPr>
              <w:spacing w:line="480" w:lineRule="auto"/>
              <w:jc w:val="center"/>
              <w:rPr>
                <w:sz w:val="16"/>
                <w:szCs w:val="16"/>
              </w:rPr>
            </w:pPr>
            <w:r w:rsidRPr="00C62303">
              <w:rPr>
                <w:sz w:val="16"/>
                <w:szCs w:val="16"/>
              </w:rPr>
              <w:t>10.9 [5.85-18.9: 9.6-12.4]</w:t>
            </w:r>
          </w:p>
        </w:tc>
        <w:tc>
          <w:tcPr>
            <w:tcW w:w="818" w:type="dxa"/>
            <w:vAlign w:val="center"/>
            <w:hideMark/>
          </w:tcPr>
          <w:p w14:paraId="08B35E85" w14:textId="77777777" w:rsidR="00C62303" w:rsidRPr="00C62303" w:rsidRDefault="00C62303" w:rsidP="00307B84">
            <w:pPr>
              <w:spacing w:line="480" w:lineRule="auto"/>
              <w:jc w:val="center"/>
              <w:rPr>
                <w:sz w:val="16"/>
                <w:szCs w:val="16"/>
              </w:rPr>
            </w:pPr>
            <w:r w:rsidRPr="00C62303">
              <w:rPr>
                <w:sz w:val="16"/>
                <w:szCs w:val="16"/>
              </w:rPr>
              <w:t>Venous blood</w:t>
            </w:r>
          </w:p>
        </w:tc>
        <w:tc>
          <w:tcPr>
            <w:tcW w:w="697" w:type="dxa"/>
            <w:vAlign w:val="center"/>
            <w:hideMark/>
          </w:tcPr>
          <w:p w14:paraId="643DBA01" w14:textId="77777777" w:rsidR="00C62303" w:rsidRPr="00C62303" w:rsidRDefault="00C62303" w:rsidP="00307B84">
            <w:pPr>
              <w:spacing w:line="480" w:lineRule="auto"/>
              <w:jc w:val="center"/>
              <w:rPr>
                <w:sz w:val="16"/>
                <w:szCs w:val="16"/>
              </w:rPr>
            </w:pPr>
            <w:r w:rsidRPr="00C62303">
              <w:rPr>
                <w:sz w:val="16"/>
                <w:szCs w:val="16"/>
              </w:rPr>
              <w:t>440</w:t>
            </w:r>
          </w:p>
        </w:tc>
        <w:tc>
          <w:tcPr>
            <w:tcW w:w="1292" w:type="dxa"/>
            <w:vAlign w:val="center"/>
            <w:hideMark/>
          </w:tcPr>
          <w:p w14:paraId="2F15A037" w14:textId="77777777" w:rsidR="00C62303" w:rsidRPr="00C62303" w:rsidRDefault="00C62303" w:rsidP="00307B84">
            <w:pPr>
              <w:spacing w:line="480" w:lineRule="auto"/>
              <w:jc w:val="center"/>
              <w:rPr>
                <w:sz w:val="16"/>
                <w:szCs w:val="16"/>
              </w:rPr>
            </w:pPr>
            <w:r w:rsidRPr="00C62303">
              <w:rPr>
                <w:sz w:val="16"/>
                <w:szCs w:val="16"/>
              </w:rPr>
              <w:t>1 [1-1: 1-1]</w:t>
            </w:r>
          </w:p>
        </w:tc>
        <w:tc>
          <w:tcPr>
            <w:tcW w:w="701" w:type="dxa"/>
            <w:vAlign w:val="center"/>
            <w:hideMark/>
          </w:tcPr>
          <w:p w14:paraId="6BB02E60" w14:textId="77777777" w:rsidR="00C62303" w:rsidRPr="00C62303" w:rsidRDefault="005A0F61" w:rsidP="00307B84">
            <w:pPr>
              <w:spacing w:line="480" w:lineRule="auto"/>
              <w:jc w:val="center"/>
              <w:rPr>
                <w:sz w:val="16"/>
                <w:szCs w:val="16"/>
              </w:rPr>
            </w:pPr>
            <w:r>
              <w:rPr>
                <w:sz w:val="16"/>
                <w:szCs w:val="16"/>
              </w:rPr>
              <w:t>-</w:t>
            </w:r>
          </w:p>
        </w:tc>
        <w:tc>
          <w:tcPr>
            <w:tcW w:w="1292" w:type="dxa"/>
            <w:vAlign w:val="center"/>
            <w:hideMark/>
          </w:tcPr>
          <w:p w14:paraId="60F01541" w14:textId="77777777" w:rsidR="00C62303" w:rsidRPr="00C62303" w:rsidRDefault="005A0F61" w:rsidP="00307B84">
            <w:pPr>
              <w:spacing w:line="480" w:lineRule="auto"/>
              <w:jc w:val="center"/>
              <w:rPr>
                <w:sz w:val="16"/>
                <w:szCs w:val="16"/>
              </w:rPr>
            </w:pPr>
            <w:r>
              <w:rPr>
                <w:sz w:val="16"/>
                <w:szCs w:val="16"/>
              </w:rPr>
              <w:t>-</w:t>
            </w:r>
          </w:p>
        </w:tc>
        <w:tc>
          <w:tcPr>
            <w:tcW w:w="1057" w:type="dxa"/>
            <w:vAlign w:val="center"/>
            <w:hideMark/>
          </w:tcPr>
          <w:p w14:paraId="756C4C88" w14:textId="77777777" w:rsidR="00C62303" w:rsidRPr="00C62303" w:rsidRDefault="00C62303" w:rsidP="00307B84">
            <w:pPr>
              <w:spacing w:line="480" w:lineRule="auto"/>
              <w:jc w:val="center"/>
              <w:rPr>
                <w:sz w:val="16"/>
                <w:szCs w:val="16"/>
              </w:rPr>
            </w:pPr>
            <w:r w:rsidRPr="00C62303">
              <w:rPr>
                <w:sz w:val="16"/>
                <w:szCs w:val="16"/>
              </w:rPr>
              <w:t>49.1/50.9</w:t>
            </w:r>
          </w:p>
        </w:tc>
        <w:tc>
          <w:tcPr>
            <w:tcW w:w="693" w:type="dxa"/>
            <w:vAlign w:val="center"/>
            <w:hideMark/>
          </w:tcPr>
          <w:p w14:paraId="56C0E927" w14:textId="77777777" w:rsidR="00C62303" w:rsidRPr="00C62303" w:rsidRDefault="00C62303" w:rsidP="00307B84">
            <w:pPr>
              <w:spacing w:line="480" w:lineRule="auto"/>
              <w:jc w:val="center"/>
              <w:rPr>
                <w:sz w:val="16"/>
                <w:szCs w:val="16"/>
              </w:rPr>
            </w:pPr>
            <w:r w:rsidRPr="00C62303">
              <w:rPr>
                <w:sz w:val="16"/>
                <w:szCs w:val="16"/>
              </w:rPr>
              <w:t>13.1 [6.03-86.7: 9.79-18.7]</w:t>
            </w:r>
          </w:p>
        </w:tc>
        <w:tc>
          <w:tcPr>
            <w:tcW w:w="988" w:type="dxa"/>
            <w:vAlign w:val="center"/>
            <w:hideMark/>
          </w:tcPr>
          <w:p w14:paraId="41BD5ECD" w14:textId="77777777" w:rsidR="00C62303" w:rsidRPr="00C62303" w:rsidRDefault="00C62303" w:rsidP="00307B84">
            <w:pPr>
              <w:spacing w:line="480" w:lineRule="auto"/>
              <w:jc w:val="center"/>
              <w:rPr>
                <w:sz w:val="16"/>
                <w:szCs w:val="16"/>
              </w:rPr>
            </w:pPr>
            <w:r w:rsidRPr="00C62303">
              <w:rPr>
                <w:sz w:val="16"/>
                <w:szCs w:val="16"/>
              </w:rPr>
              <w:t>34.5 [18-82: 24-50]</w:t>
            </w:r>
          </w:p>
        </w:tc>
        <w:tc>
          <w:tcPr>
            <w:tcW w:w="778" w:type="dxa"/>
            <w:vAlign w:val="center"/>
            <w:hideMark/>
          </w:tcPr>
          <w:p w14:paraId="18EAABF4" w14:textId="77777777" w:rsidR="00C62303" w:rsidRPr="00C62303" w:rsidRDefault="00C62303" w:rsidP="00307B84">
            <w:pPr>
              <w:spacing w:line="480" w:lineRule="auto"/>
              <w:jc w:val="center"/>
              <w:rPr>
                <w:sz w:val="16"/>
                <w:szCs w:val="16"/>
              </w:rPr>
            </w:pPr>
            <w:r w:rsidRPr="00C62303">
              <w:rPr>
                <w:sz w:val="16"/>
                <w:szCs w:val="16"/>
              </w:rPr>
              <w:t>-1.24 [-3.14-5.73: -1.88--0.55]</w:t>
            </w:r>
          </w:p>
        </w:tc>
        <w:tc>
          <w:tcPr>
            <w:tcW w:w="1105" w:type="dxa"/>
            <w:vAlign w:val="center"/>
            <w:hideMark/>
          </w:tcPr>
          <w:p w14:paraId="7DD35C12" w14:textId="77777777" w:rsidR="00C62303" w:rsidRPr="00C62303" w:rsidRDefault="00C62303" w:rsidP="00307B84">
            <w:pPr>
              <w:spacing w:line="480" w:lineRule="auto"/>
              <w:jc w:val="center"/>
              <w:rPr>
                <w:sz w:val="16"/>
                <w:szCs w:val="16"/>
              </w:rPr>
            </w:pPr>
            <w:r w:rsidRPr="00C62303">
              <w:rPr>
                <w:sz w:val="16"/>
                <w:szCs w:val="16"/>
              </w:rPr>
              <w:t>416 [16-285000: 112-1550]</w:t>
            </w:r>
          </w:p>
        </w:tc>
        <w:tc>
          <w:tcPr>
            <w:tcW w:w="814" w:type="dxa"/>
            <w:vAlign w:val="center"/>
            <w:hideMark/>
          </w:tcPr>
          <w:p w14:paraId="308013BA"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3C81A3B5" w14:textId="77777777" w:rsidR="00C62303" w:rsidRPr="00C62303" w:rsidRDefault="005F093A" w:rsidP="00307B84">
            <w:pPr>
              <w:spacing w:line="480" w:lineRule="auto"/>
              <w:jc w:val="center"/>
              <w:rPr>
                <w:sz w:val="16"/>
                <w:szCs w:val="16"/>
              </w:rPr>
            </w:pPr>
            <w:r>
              <w:rPr>
                <w:sz w:val="16"/>
                <w:szCs w:val="16"/>
              </w:rPr>
              <w:t>-</w:t>
            </w:r>
          </w:p>
        </w:tc>
      </w:tr>
      <w:tr w:rsidR="005A0F61" w:rsidRPr="00C62303" w14:paraId="3688E7F7" w14:textId="77777777" w:rsidTr="00A6076E">
        <w:trPr>
          <w:trHeight w:val="1125"/>
          <w:jc w:val="center"/>
        </w:trPr>
        <w:tc>
          <w:tcPr>
            <w:tcW w:w="738" w:type="dxa"/>
            <w:vAlign w:val="center"/>
            <w:hideMark/>
          </w:tcPr>
          <w:p w14:paraId="3A7A3781" w14:textId="211D8488" w:rsidR="00C62303" w:rsidRPr="00C62303" w:rsidRDefault="002D0C18" w:rsidP="000B45A4">
            <w:pPr>
              <w:spacing w:line="480" w:lineRule="auto"/>
              <w:jc w:val="center"/>
              <w:rPr>
                <w:sz w:val="16"/>
                <w:szCs w:val="16"/>
              </w:rPr>
            </w:pPr>
            <w:r>
              <w:rPr>
                <w:sz w:val="16"/>
                <w:szCs w:val="16"/>
              </w:rPr>
              <w:fldChar w:fldCharType="begin">
                <w:fldData xml:space="preserve">PEVuZE5vdGU+PENpdGU+PEF1dGhvcj5TY2hyYW1tPC9BdXRob3I+PFllYXI+MjAxMzwvWWVhcj48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==
</w:fldData>
              </w:fldChar>
            </w:r>
            <w:r w:rsidR="000B45A4">
              <w:rPr>
                <w:sz w:val="16"/>
                <w:szCs w:val="16"/>
              </w:rPr>
              <w:instrText xml:space="preserve"> ADDIN EN.CITE </w:instrText>
            </w:r>
            <w:r w:rsidR="000B45A4">
              <w:rPr>
                <w:sz w:val="16"/>
                <w:szCs w:val="16"/>
              </w:rPr>
              <w:fldChar w:fldCharType="begin">
                <w:fldData xml:space="preserve">PEVuZE5vdGU+PENpdGU+PEF1dGhvcj5TY2hyYW1tPC9BdXRob3I+PFllYXI+MjAxMzwvWWVhcj48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==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14" w:tooltip="Schramm, 2013 #39" w:history="1">
              <w:r w:rsidR="000B45A4">
                <w:rPr>
                  <w:noProof/>
                  <w:sz w:val="16"/>
                  <w:szCs w:val="16"/>
                </w:rPr>
                <w:t>14</w:t>
              </w:r>
            </w:hyperlink>
            <w:r w:rsidR="000B45A4">
              <w:rPr>
                <w:noProof/>
                <w:sz w:val="16"/>
                <w:szCs w:val="16"/>
              </w:rPr>
              <w:t>]</w:t>
            </w:r>
            <w:r>
              <w:rPr>
                <w:sz w:val="16"/>
                <w:szCs w:val="16"/>
              </w:rPr>
              <w:fldChar w:fldCharType="end"/>
            </w:r>
          </w:p>
        </w:tc>
        <w:tc>
          <w:tcPr>
            <w:tcW w:w="639" w:type="dxa"/>
            <w:vAlign w:val="center"/>
            <w:hideMark/>
          </w:tcPr>
          <w:p w14:paraId="7DB02E92" w14:textId="77777777" w:rsidR="00C62303" w:rsidRPr="00C62303" w:rsidRDefault="00C62303" w:rsidP="00307B84">
            <w:pPr>
              <w:spacing w:line="480" w:lineRule="auto"/>
              <w:jc w:val="center"/>
              <w:rPr>
                <w:sz w:val="16"/>
                <w:szCs w:val="16"/>
              </w:rPr>
            </w:pPr>
            <w:r w:rsidRPr="00C62303">
              <w:rPr>
                <w:sz w:val="16"/>
                <w:szCs w:val="16"/>
              </w:rPr>
              <w:t>14</w:t>
            </w:r>
          </w:p>
        </w:tc>
        <w:tc>
          <w:tcPr>
            <w:tcW w:w="611" w:type="dxa"/>
            <w:vAlign w:val="center"/>
            <w:hideMark/>
          </w:tcPr>
          <w:p w14:paraId="6AF787A7" w14:textId="77777777" w:rsidR="00C62303" w:rsidRPr="00C62303" w:rsidRDefault="00C62303" w:rsidP="00307B84">
            <w:pPr>
              <w:spacing w:line="480" w:lineRule="auto"/>
              <w:jc w:val="center"/>
              <w:rPr>
                <w:sz w:val="16"/>
                <w:szCs w:val="16"/>
              </w:rPr>
            </w:pPr>
            <w:r w:rsidRPr="00C62303">
              <w:rPr>
                <w:sz w:val="16"/>
                <w:szCs w:val="16"/>
              </w:rPr>
              <w:t>141</w:t>
            </w:r>
          </w:p>
        </w:tc>
        <w:tc>
          <w:tcPr>
            <w:tcW w:w="823" w:type="dxa"/>
            <w:vAlign w:val="center"/>
            <w:hideMark/>
          </w:tcPr>
          <w:p w14:paraId="351C122C"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10F1E93F" w14:textId="77777777" w:rsidR="00C62303" w:rsidRPr="00C62303" w:rsidRDefault="00C62303" w:rsidP="00307B84">
            <w:pPr>
              <w:spacing w:line="480" w:lineRule="auto"/>
              <w:jc w:val="center"/>
              <w:rPr>
                <w:sz w:val="16"/>
                <w:szCs w:val="16"/>
              </w:rPr>
            </w:pPr>
            <w:r w:rsidRPr="00C62303">
              <w:rPr>
                <w:sz w:val="16"/>
                <w:szCs w:val="16"/>
              </w:rPr>
              <w:t>10.5 [8.05-17.1: 9.02-13.3]</w:t>
            </w:r>
          </w:p>
        </w:tc>
        <w:tc>
          <w:tcPr>
            <w:tcW w:w="818" w:type="dxa"/>
            <w:vAlign w:val="center"/>
            <w:hideMark/>
          </w:tcPr>
          <w:p w14:paraId="2B8DBF66" w14:textId="77777777" w:rsidR="00C62303" w:rsidRPr="00C62303" w:rsidRDefault="00C62303" w:rsidP="00307B84">
            <w:pPr>
              <w:spacing w:line="480" w:lineRule="auto"/>
              <w:jc w:val="center"/>
              <w:rPr>
                <w:sz w:val="16"/>
                <w:szCs w:val="16"/>
              </w:rPr>
            </w:pPr>
            <w:r w:rsidRPr="00C62303">
              <w:rPr>
                <w:sz w:val="16"/>
                <w:szCs w:val="16"/>
              </w:rPr>
              <w:t>Venous blood</w:t>
            </w:r>
          </w:p>
        </w:tc>
        <w:tc>
          <w:tcPr>
            <w:tcW w:w="697" w:type="dxa"/>
            <w:vAlign w:val="center"/>
            <w:hideMark/>
          </w:tcPr>
          <w:p w14:paraId="77F477A7" w14:textId="77777777" w:rsidR="00C62303" w:rsidRPr="00C62303" w:rsidRDefault="00C62303" w:rsidP="00307B84">
            <w:pPr>
              <w:spacing w:line="480" w:lineRule="auto"/>
              <w:jc w:val="center"/>
              <w:rPr>
                <w:sz w:val="16"/>
                <w:szCs w:val="16"/>
              </w:rPr>
            </w:pPr>
            <w:r w:rsidRPr="00C62303">
              <w:rPr>
                <w:sz w:val="16"/>
                <w:szCs w:val="16"/>
              </w:rPr>
              <w:t>106</w:t>
            </w:r>
          </w:p>
        </w:tc>
        <w:tc>
          <w:tcPr>
            <w:tcW w:w="1292" w:type="dxa"/>
            <w:vAlign w:val="center"/>
            <w:hideMark/>
          </w:tcPr>
          <w:p w14:paraId="789F4C6F" w14:textId="77777777" w:rsidR="00C62303" w:rsidRPr="00C62303" w:rsidRDefault="00C62303" w:rsidP="00307B84">
            <w:pPr>
              <w:spacing w:line="480" w:lineRule="auto"/>
              <w:jc w:val="center"/>
              <w:rPr>
                <w:sz w:val="16"/>
                <w:szCs w:val="16"/>
              </w:rPr>
            </w:pPr>
            <w:r w:rsidRPr="00C62303">
              <w:rPr>
                <w:sz w:val="16"/>
                <w:szCs w:val="16"/>
              </w:rPr>
              <w:t>1 [1-1: 1-1]</w:t>
            </w:r>
          </w:p>
        </w:tc>
        <w:tc>
          <w:tcPr>
            <w:tcW w:w="701" w:type="dxa"/>
            <w:vAlign w:val="center"/>
            <w:hideMark/>
          </w:tcPr>
          <w:p w14:paraId="12442774" w14:textId="77777777" w:rsidR="00C62303" w:rsidRPr="00C62303" w:rsidRDefault="005A0F61" w:rsidP="00307B84">
            <w:pPr>
              <w:spacing w:line="480" w:lineRule="auto"/>
              <w:jc w:val="center"/>
              <w:rPr>
                <w:sz w:val="16"/>
                <w:szCs w:val="16"/>
              </w:rPr>
            </w:pPr>
            <w:r>
              <w:rPr>
                <w:sz w:val="16"/>
                <w:szCs w:val="16"/>
              </w:rPr>
              <w:t>-</w:t>
            </w:r>
          </w:p>
        </w:tc>
        <w:tc>
          <w:tcPr>
            <w:tcW w:w="1292" w:type="dxa"/>
            <w:vAlign w:val="center"/>
            <w:hideMark/>
          </w:tcPr>
          <w:p w14:paraId="5BAA3A9F" w14:textId="77777777" w:rsidR="00C62303" w:rsidRPr="00C62303" w:rsidRDefault="005A0F61" w:rsidP="00307B84">
            <w:pPr>
              <w:spacing w:line="480" w:lineRule="auto"/>
              <w:jc w:val="center"/>
              <w:rPr>
                <w:sz w:val="16"/>
                <w:szCs w:val="16"/>
              </w:rPr>
            </w:pPr>
            <w:r>
              <w:rPr>
                <w:sz w:val="16"/>
                <w:szCs w:val="16"/>
              </w:rPr>
              <w:t>-</w:t>
            </w:r>
          </w:p>
        </w:tc>
        <w:tc>
          <w:tcPr>
            <w:tcW w:w="1057" w:type="dxa"/>
            <w:vAlign w:val="center"/>
            <w:hideMark/>
          </w:tcPr>
          <w:p w14:paraId="2C97C96B" w14:textId="77777777" w:rsidR="00C62303" w:rsidRPr="00C62303" w:rsidRDefault="00C62303" w:rsidP="00307B84">
            <w:pPr>
              <w:spacing w:line="480" w:lineRule="auto"/>
              <w:jc w:val="center"/>
              <w:rPr>
                <w:sz w:val="16"/>
                <w:szCs w:val="16"/>
              </w:rPr>
            </w:pPr>
            <w:r w:rsidRPr="00C62303">
              <w:rPr>
                <w:sz w:val="16"/>
                <w:szCs w:val="16"/>
              </w:rPr>
              <w:t>58.2/41.8</w:t>
            </w:r>
          </w:p>
        </w:tc>
        <w:tc>
          <w:tcPr>
            <w:tcW w:w="693" w:type="dxa"/>
            <w:vAlign w:val="center"/>
            <w:hideMark/>
          </w:tcPr>
          <w:p w14:paraId="5616D7AD" w14:textId="77777777" w:rsidR="00C62303" w:rsidRPr="00C62303" w:rsidRDefault="00C62303" w:rsidP="00307B84">
            <w:pPr>
              <w:spacing w:line="480" w:lineRule="auto"/>
              <w:jc w:val="center"/>
              <w:rPr>
                <w:sz w:val="16"/>
                <w:szCs w:val="16"/>
              </w:rPr>
            </w:pPr>
            <w:r w:rsidRPr="00C62303">
              <w:rPr>
                <w:sz w:val="16"/>
                <w:szCs w:val="16"/>
              </w:rPr>
              <w:t>3.14 [0.745-5.01: 2.15-4.09]</w:t>
            </w:r>
          </w:p>
        </w:tc>
        <w:tc>
          <w:tcPr>
            <w:tcW w:w="988" w:type="dxa"/>
            <w:vAlign w:val="center"/>
            <w:hideMark/>
          </w:tcPr>
          <w:p w14:paraId="455CDE77" w14:textId="77777777" w:rsidR="00C62303" w:rsidRPr="00C62303" w:rsidRDefault="00C62303" w:rsidP="00307B84">
            <w:pPr>
              <w:spacing w:line="480" w:lineRule="auto"/>
              <w:jc w:val="center"/>
              <w:rPr>
                <w:sz w:val="16"/>
                <w:szCs w:val="16"/>
              </w:rPr>
            </w:pPr>
            <w:r w:rsidRPr="00C62303">
              <w:rPr>
                <w:sz w:val="16"/>
                <w:szCs w:val="16"/>
              </w:rPr>
              <w:t>13 [7-21: 11.2-14.6]</w:t>
            </w:r>
          </w:p>
        </w:tc>
        <w:tc>
          <w:tcPr>
            <w:tcW w:w="778" w:type="dxa"/>
            <w:vAlign w:val="center"/>
            <w:hideMark/>
          </w:tcPr>
          <w:p w14:paraId="16CF542C" w14:textId="77777777" w:rsidR="00C62303" w:rsidRPr="00C62303" w:rsidRDefault="00C62303" w:rsidP="00307B84">
            <w:pPr>
              <w:spacing w:line="480" w:lineRule="auto"/>
              <w:jc w:val="center"/>
              <w:rPr>
                <w:sz w:val="16"/>
                <w:szCs w:val="16"/>
              </w:rPr>
            </w:pPr>
            <w:r w:rsidRPr="00C62303">
              <w:rPr>
                <w:sz w:val="16"/>
                <w:szCs w:val="16"/>
              </w:rPr>
              <w:t>-0.91 [-3.24-1.83: -1.59--0.07]</w:t>
            </w:r>
          </w:p>
        </w:tc>
        <w:tc>
          <w:tcPr>
            <w:tcW w:w="1105" w:type="dxa"/>
            <w:vAlign w:val="center"/>
            <w:hideMark/>
          </w:tcPr>
          <w:p w14:paraId="2ADCE6C4" w14:textId="77777777" w:rsidR="00C62303" w:rsidRPr="00C62303" w:rsidRDefault="00C62303" w:rsidP="00307B84">
            <w:pPr>
              <w:spacing w:line="480" w:lineRule="auto"/>
              <w:jc w:val="center"/>
              <w:rPr>
                <w:sz w:val="16"/>
                <w:szCs w:val="16"/>
              </w:rPr>
            </w:pPr>
            <w:r w:rsidRPr="00C62303">
              <w:rPr>
                <w:sz w:val="16"/>
                <w:szCs w:val="16"/>
              </w:rPr>
              <w:t>26100 [2000-194000: 4800-48900]</w:t>
            </w:r>
          </w:p>
        </w:tc>
        <w:tc>
          <w:tcPr>
            <w:tcW w:w="814" w:type="dxa"/>
            <w:vAlign w:val="center"/>
            <w:hideMark/>
          </w:tcPr>
          <w:p w14:paraId="778DAB51"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10F23286" w14:textId="77777777" w:rsidR="00C62303" w:rsidRPr="00C62303" w:rsidRDefault="005F093A" w:rsidP="00307B84">
            <w:pPr>
              <w:spacing w:line="480" w:lineRule="auto"/>
              <w:jc w:val="center"/>
              <w:rPr>
                <w:sz w:val="16"/>
                <w:szCs w:val="16"/>
              </w:rPr>
            </w:pPr>
            <w:r>
              <w:rPr>
                <w:sz w:val="16"/>
                <w:szCs w:val="16"/>
              </w:rPr>
              <w:t>-</w:t>
            </w:r>
          </w:p>
        </w:tc>
      </w:tr>
      <w:tr w:rsidR="005A0F61" w:rsidRPr="00C62303" w14:paraId="7BB453C1" w14:textId="77777777" w:rsidTr="00A6076E">
        <w:trPr>
          <w:trHeight w:val="675"/>
          <w:jc w:val="center"/>
        </w:trPr>
        <w:tc>
          <w:tcPr>
            <w:tcW w:w="738" w:type="dxa"/>
            <w:vAlign w:val="center"/>
            <w:hideMark/>
          </w:tcPr>
          <w:p w14:paraId="3D37CBCB" w14:textId="47BAC8AB" w:rsidR="00C62303" w:rsidRPr="00C62303" w:rsidRDefault="002D0C18" w:rsidP="000B45A4">
            <w:pPr>
              <w:spacing w:line="480" w:lineRule="auto"/>
              <w:jc w:val="center"/>
              <w:rPr>
                <w:sz w:val="16"/>
                <w:szCs w:val="16"/>
              </w:rPr>
            </w:pPr>
            <w:r>
              <w:rPr>
                <w:sz w:val="16"/>
                <w:szCs w:val="16"/>
              </w:rPr>
              <w:fldChar w:fldCharType="begin">
                <w:fldData xml:space="preserve">PEVuZE5vdGU+PENpdGU+PEF1dGhvcj5NYXl4YXk8L0F1dGhvcj48WWVhcj4yMDA0PC9ZZWFyPjxS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wvcGVyaW9kaWNhbD48cGFnZXM+MTEzOS00NzwvcGFnZXM+PHZvbHVtZT4zOTwv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==
</w:fldData>
              </w:fldChar>
            </w:r>
            <w:r w:rsidR="000B45A4">
              <w:rPr>
                <w:sz w:val="16"/>
                <w:szCs w:val="16"/>
              </w:rPr>
              <w:instrText xml:space="preserve"> ADDIN EN.CITE </w:instrText>
            </w:r>
            <w:r w:rsidR="000B45A4">
              <w:rPr>
                <w:sz w:val="16"/>
                <w:szCs w:val="16"/>
              </w:rPr>
              <w:fldChar w:fldCharType="begin">
                <w:fldData xml:space="preserve">PEVuZE5vdGU+PENpdGU+PEF1dGhvcj5NYXl4YXk8L0F1dGhvcj48WWVhcj4yMDA0PC9ZZWFyPjxS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wvcGVyaW9kaWNhbD48cGFnZXM+MTEzOS00NzwvcGFnZXM+PHZvbHVtZT4zOTwv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==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15" w:tooltip="Mayxay, 2004 #25" w:history="1">
              <w:r w:rsidR="000B45A4">
                <w:rPr>
                  <w:noProof/>
                  <w:sz w:val="16"/>
                  <w:szCs w:val="16"/>
                </w:rPr>
                <w:t>15</w:t>
              </w:r>
            </w:hyperlink>
            <w:r w:rsidR="000B45A4">
              <w:rPr>
                <w:noProof/>
                <w:sz w:val="16"/>
                <w:szCs w:val="16"/>
              </w:rPr>
              <w:t>]</w:t>
            </w:r>
            <w:r>
              <w:rPr>
                <w:sz w:val="16"/>
                <w:szCs w:val="16"/>
              </w:rPr>
              <w:fldChar w:fldCharType="end"/>
            </w:r>
          </w:p>
        </w:tc>
        <w:tc>
          <w:tcPr>
            <w:tcW w:w="639" w:type="dxa"/>
            <w:vAlign w:val="center"/>
            <w:hideMark/>
          </w:tcPr>
          <w:p w14:paraId="2091F527" w14:textId="77777777" w:rsidR="00C62303" w:rsidRPr="00C62303" w:rsidRDefault="00C62303" w:rsidP="00307B84">
            <w:pPr>
              <w:spacing w:line="480" w:lineRule="auto"/>
              <w:jc w:val="center"/>
              <w:rPr>
                <w:sz w:val="16"/>
                <w:szCs w:val="16"/>
              </w:rPr>
            </w:pPr>
            <w:r w:rsidRPr="00C62303">
              <w:rPr>
                <w:sz w:val="16"/>
                <w:szCs w:val="16"/>
              </w:rPr>
              <w:t>15</w:t>
            </w:r>
          </w:p>
        </w:tc>
        <w:tc>
          <w:tcPr>
            <w:tcW w:w="611" w:type="dxa"/>
            <w:vAlign w:val="center"/>
            <w:hideMark/>
          </w:tcPr>
          <w:p w14:paraId="1A769ACF" w14:textId="77777777" w:rsidR="00C62303" w:rsidRPr="00C62303" w:rsidRDefault="00C62303" w:rsidP="00307B84">
            <w:pPr>
              <w:spacing w:line="480" w:lineRule="auto"/>
              <w:jc w:val="center"/>
              <w:rPr>
                <w:sz w:val="16"/>
                <w:szCs w:val="16"/>
              </w:rPr>
            </w:pPr>
            <w:r w:rsidRPr="00C62303">
              <w:rPr>
                <w:sz w:val="16"/>
                <w:szCs w:val="16"/>
              </w:rPr>
              <w:t>77</w:t>
            </w:r>
          </w:p>
        </w:tc>
        <w:tc>
          <w:tcPr>
            <w:tcW w:w="823" w:type="dxa"/>
            <w:vAlign w:val="center"/>
            <w:hideMark/>
          </w:tcPr>
          <w:p w14:paraId="531DAF2B"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34D5F8C3" w14:textId="77777777" w:rsidR="00C62303" w:rsidRPr="00C62303" w:rsidRDefault="00C62303" w:rsidP="00307B84">
            <w:pPr>
              <w:spacing w:line="480" w:lineRule="auto"/>
              <w:jc w:val="center"/>
              <w:rPr>
                <w:sz w:val="16"/>
                <w:szCs w:val="16"/>
              </w:rPr>
            </w:pPr>
            <w:r w:rsidRPr="00C62303">
              <w:rPr>
                <w:sz w:val="16"/>
                <w:szCs w:val="16"/>
              </w:rPr>
              <w:t>11.2 [6.67-16: 9.63-12.6]</w:t>
            </w:r>
          </w:p>
        </w:tc>
        <w:tc>
          <w:tcPr>
            <w:tcW w:w="818" w:type="dxa"/>
            <w:vAlign w:val="center"/>
            <w:hideMark/>
          </w:tcPr>
          <w:p w14:paraId="0FB51926" w14:textId="77777777" w:rsidR="00C62303" w:rsidRPr="00C62303" w:rsidRDefault="00C62303" w:rsidP="00307B84">
            <w:pPr>
              <w:spacing w:line="480" w:lineRule="auto"/>
              <w:jc w:val="center"/>
              <w:rPr>
                <w:sz w:val="16"/>
                <w:szCs w:val="16"/>
              </w:rPr>
            </w:pPr>
            <w:r w:rsidRPr="00C62303">
              <w:rPr>
                <w:sz w:val="16"/>
                <w:szCs w:val="16"/>
              </w:rPr>
              <w:t>Venous plasma</w:t>
            </w:r>
          </w:p>
        </w:tc>
        <w:tc>
          <w:tcPr>
            <w:tcW w:w="697" w:type="dxa"/>
            <w:vAlign w:val="center"/>
            <w:hideMark/>
          </w:tcPr>
          <w:p w14:paraId="31928525" w14:textId="77777777" w:rsidR="00C62303" w:rsidRPr="00C62303" w:rsidRDefault="00C62303" w:rsidP="00307B84">
            <w:pPr>
              <w:spacing w:line="480" w:lineRule="auto"/>
              <w:jc w:val="center"/>
              <w:rPr>
                <w:sz w:val="16"/>
                <w:szCs w:val="16"/>
              </w:rPr>
            </w:pPr>
            <w:r w:rsidRPr="00C62303">
              <w:rPr>
                <w:sz w:val="16"/>
                <w:szCs w:val="16"/>
              </w:rPr>
              <w:t>77</w:t>
            </w:r>
          </w:p>
        </w:tc>
        <w:tc>
          <w:tcPr>
            <w:tcW w:w="1292" w:type="dxa"/>
            <w:vAlign w:val="center"/>
            <w:hideMark/>
          </w:tcPr>
          <w:p w14:paraId="5D0ABB13" w14:textId="77777777" w:rsidR="00C62303" w:rsidRPr="00C62303" w:rsidRDefault="00C62303" w:rsidP="00307B84">
            <w:pPr>
              <w:spacing w:line="480" w:lineRule="auto"/>
              <w:jc w:val="center"/>
              <w:rPr>
                <w:sz w:val="16"/>
                <w:szCs w:val="16"/>
              </w:rPr>
            </w:pPr>
            <w:r w:rsidRPr="00C62303">
              <w:rPr>
                <w:sz w:val="16"/>
                <w:szCs w:val="16"/>
              </w:rPr>
              <w:t>1 [1-1: 1-1]</w:t>
            </w:r>
          </w:p>
        </w:tc>
        <w:tc>
          <w:tcPr>
            <w:tcW w:w="701" w:type="dxa"/>
            <w:vAlign w:val="center"/>
            <w:hideMark/>
          </w:tcPr>
          <w:p w14:paraId="7FB7B18C" w14:textId="77777777" w:rsidR="00C62303" w:rsidRPr="00C62303" w:rsidRDefault="005A0F61" w:rsidP="00307B84">
            <w:pPr>
              <w:spacing w:line="480" w:lineRule="auto"/>
              <w:jc w:val="center"/>
              <w:rPr>
                <w:sz w:val="16"/>
                <w:szCs w:val="16"/>
              </w:rPr>
            </w:pPr>
            <w:r>
              <w:rPr>
                <w:sz w:val="16"/>
                <w:szCs w:val="16"/>
              </w:rPr>
              <w:t>-</w:t>
            </w:r>
          </w:p>
        </w:tc>
        <w:tc>
          <w:tcPr>
            <w:tcW w:w="1292" w:type="dxa"/>
            <w:vAlign w:val="center"/>
            <w:hideMark/>
          </w:tcPr>
          <w:p w14:paraId="45234C68" w14:textId="77777777" w:rsidR="00C62303" w:rsidRPr="00C62303" w:rsidRDefault="005A0F61" w:rsidP="00307B84">
            <w:pPr>
              <w:spacing w:line="480" w:lineRule="auto"/>
              <w:jc w:val="center"/>
              <w:rPr>
                <w:sz w:val="16"/>
                <w:szCs w:val="16"/>
              </w:rPr>
            </w:pPr>
            <w:r>
              <w:rPr>
                <w:sz w:val="16"/>
                <w:szCs w:val="16"/>
              </w:rPr>
              <w:t>-</w:t>
            </w:r>
          </w:p>
        </w:tc>
        <w:tc>
          <w:tcPr>
            <w:tcW w:w="1057" w:type="dxa"/>
            <w:vAlign w:val="center"/>
            <w:hideMark/>
          </w:tcPr>
          <w:p w14:paraId="7637180E" w14:textId="77777777" w:rsidR="00C62303" w:rsidRPr="00C62303" w:rsidRDefault="00C62303" w:rsidP="00307B84">
            <w:pPr>
              <w:spacing w:line="480" w:lineRule="auto"/>
              <w:jc w:val="center"/>
              <w:rPr>
                <w:sz w:val="16"/>
                <w:szCs w:val="16"/>
              </w:rPr>
            </w:pPr>
            <w:r w:rsidRPr="00C62303">
              <w:rPr>
                <w:sz w:val="16"/>
                <w:szCs w:val="16"/>
              </w:rPr>
              <w:t>50.6/49.4</w:t>
            </w:r>
          </w:p>
        </w:tc>
        <w:tc>
          <w:tcPr>
            <w:tcW w:w="693" w:type="dxa"/>
            <w:vAlign w:val="center"/>
            <w:hideMark/>
          </w:tcPr>
          <w:p w14:paraId="3AA2CEF7" w14:textId="77777777" w:rsidR="00C62303" w:rsidRPr="00C62303" w:rsidRDefault="00C62303" w:rsidP="00307B84">
            <w:pPr>
              <w:spacing w:line="480" w:lineRule="auto"/>
              <w:jc w:val="center"/>
              <w:rPr>
                <w:sz w:val="16"/>
                <w:szCs w:val="16"/>
              </w:rPr>
            </w:pPr>
            <w:r w:rsidRPr="00C62303">
              <w:rPr>
                <w:sz w:val="16"/>
                <w:szCs w:val="16"/>
              </w:rPr>
              <w:t>12 [1-57: 5-25]</w:t>
            </w:r>
          </w:p>
        </w:tc>
        <w:tc>
          <w:tcPr>
            <w:tcW w:w="988" w:type="dxa"/>
            <w:vAlign w:val="center"/>
            <w:hideMark/>
          </w:tcPr>
          <w:p w14:paraId="12EAB991" w14:textId="77777777" w:rsidR="00C62303" w:rsidRPr="00C62303" w:rsidRDefault="00C62303" w:rsidP="00307B84">
            <w:pPr>
              <w:spacing w:line="480" w:lineRule="auto"/>
              <w:jc w:val="center"/>
              <w:rPr>
                <w:sz w:val="16"/>
                <w:szCs w:val="16"/>
              </w:rPr>
            </w:pPr>
            <w:r w:rsidRPr="00C62303">
              <w:rPr>
                <w:sz w:val="16"/>
                <w:szCs w:val="16"/>
              </w:rPr>
              <w:t>28.5 [8-72: 15.5-47]</w:t>
            </w:r>
          </w:p>
        </w:tc>
        <w:tc>
          <w:tcPr>
            <w:tcW w:w="778" w:type="dxa"/>
            <w:vAlign w:val="center"/>
            <w:hideMark/>
          </w:tcPr>
          <w:p w14:paraId="51DDAF5D" w14:textId="77777777" w:rsidR="00C62303" w:rsidRPr="00C62303" w:rsidRDefault="00C62303" w:rsidP="00307B84">
            <w:pPr>
              <w:spacing w:line="480" w:lineRule="auto"/>
              <w:jc w:val="center"/>
              <w:rPr>
                <w:sz w:val="16"/>
                <w:szCs w:val="16"/>
              </w:rPr>
            </w:pPr>
            <w:r w:rsidRPr="00C62303">
              <w:rPr>
                <w:sz w:val="16"/>
                <w:szCs w:val="16"/>
              </w:rPr>
              <w:t>-1.15 [-4.97-3.45: -2.46--0.47]</w:t>
            </w:r>
          </w:p>
        </w:tc>
        <w:tc>
          <w:tcPr>
            <w:tcW w:w="1105" w:type="dxa"/>
            <w:vAlign w:val="center"/>
            <w:hideMark/>
          </w:tcPr>
          <w:p w14:paraId="409D6BC3" w14:textId="77777777" w:rsidR="00C62303" w:rsidRPr="00C62303" w:rsidRDefault="00C62303" w:rsidP="00307B84">
            <w:pPr>
              <w:spacing w:line="480" w:lineRule="auto"/>
              <w:jc w:val="center"/>
              <w:rPr>
                <w:sz w:val="16"/>
                <w:szCs w:val="16"/>
              </w:rPr>
            </w:pPr>
            <w:r w:rsidRPr="00C62303">
              <w:rPr>
                <w:sz w:val="16"/>
                <w:szCs w:val="16"/>
              </w:rPr>
              <w:t>29000 [5280-202000: 10600-53400]</w:t>
            </w:r>
          </w:p>
        </w:tc>
        <w:tc>
          <w:tcPr>
            <w:tcW w:w="814" w:type="dxa"/>
            <w:vAlign w:val="center"/>
            <w:hideMark/>
          </w:tcPr>
          <w:p w14:paraId="723BDDAC"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7DB3F469" w14:textId="77777777" w:rsidR="00C62303" w:rsidRPr="00C62303" w:rsidRDefault="005F093A" w:rsidP="00307B84">
            <w:pPr>
              <w:spacing w:line="480" w:lineRule="auto"/>
              <w:jc w:val="center"/>
              <w:rPr>
                <w:sz w:val="16"/>
                <w:szCs w:val="16"/>
              </w:rPr>
            </w:pPr>
            <w:r>
              <w:rPr>
                <w:sz w:val="16"/>
                <w:szCs w:val="16"/>
              </w:rPr>
              <w:t>-</w:t>
            </w:r>
          </w:p>
        </w:tc>
      </w:tr>
      <w:tr w:rsidR="005A0F61" w:rsidRPr="00C62303" w14:paraId="2D69357B" w14:textId="77777777" w:rsidTr="00A6076E">
        <w:trPr>
          <w:trHeight w:val="900"/>
          <w:jc w:val="center"/>
        </w:trPr>
        <w:tc>
          <w:tcPr>
            <w:tcW w:w="738" w:type="dxa"/>
            <w:vAlign w:val="center"/>
            <w:hideMark/>
          </w:tcPr>
          <w:p w14:paraId="4FFE1DCE" w14:textId="122BBC4D" w:rsidR="00C62303" w:rsidRPr="00C62303" w:rsidRDefault="002D0C18" w:rsidP="000B45A4">
            <w:pPr>
              <w:spacing w:line="480" w:lineRule="auto"/>
              <w:jc w:val="center"/>
              <w:rPr>
                <w:sz w:val="16"/>
                <w:szCs w:val="16"/>
              </w:rPr>
            </w:pPr>
            <w:r>
              <w:rPr>
                <w:sz w:val="16"/>
                <w:szCs w:val="16"/>
              </w:rPr>
              <w:fldChar w:fldCharType="begin">
                <w:fldData xml:space="preserve">PEVuZE5vdGU+PENpdGU+PEF1dGhvcj5GYXVjaGVyPC9BdXRob3I+PFllYXI+MjAwOTwvWWVhcj48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U3LTY1PC9wYWdlcz48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</w:fldData>
              </w:fldChar>
            </w:r>
            <w:r w:rsidR="000B45A4">
              <w:rPr>
                <w:sz w:val="16"/>
                <w:szCs w:val="16"/>
              </w:rPr>
              <w:instrText xml:space="preserve"> ADDIN EN.CITE </w:instrText>
            </w:r>
            <w:r w:rsidR="000B45A4">
              <w:rPr>
                <w:sz w:val="16"/>
                <w:szCs w:val="16"/>
              </w:rPr>
              <w:fldChar w:fldCharType="begin">
                <w:fldData xml:space="preserve">PEVuZE5vdGU+PENpdGU+PEF1dGhvcj5GYXVjaGVyPC9BdXRob3I+PFllYXI+MjAwOTwvWWVhcj48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U3LTY1PC9wYWdlcz48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16" w:tooltip="Faucher, 2009 #43" w:history="1">
              <w:r w:rsidR="000B45A4">
                <w:rPr>
                  <w:noProof/>
                  <w:sz w:val="16"/>
                  <w:szCs w:val="16"/>
                </w:rPr>
                <w:t>16</w:t>
              </w:r>
            </w:hyperlink>
            <w:r w:rsidR="000B45A4">
              <w:rPr>
                <w:noProof/>
                <w:sz w:val="16"/>
                <w:szCs w:val="16"/>
              </w:rPr>
              <w:t>]</w:t>
            </w:r>
            <w:r>
              <w:rPr>
                <w:sz w:val="16"/>
                <w:szCs w:val="16"/>
              </w:rPr>
              <w:fldChar w:fldCharType="end"/>
            </w:r>
          </w:p>
        </w:tc>
        <w:tc>
          <w:tcPr>
            <w:tcW w:w="639" w:type="dxa"/>
            <w:vAlign w:val="center"/>
            <w:hideMark/>
          </w:tcPr>
          <w:p w14:paraId="62CA4A11" w14:textId="77777777" w:rsidR="00C62303" w:rsidRPr="00C62303" w:rsidRDefault="00C62303" w:rsidP="00307B84">
            <w:pPr>
              <w:spacing w:line="480" w:lineRule="auto"/>
              <w:jc w:val="center"/>
              <w:rPr>
                <w:sz w:val="16"/>
                <w:szCs w:val="16"/>
              </w:rPr>
            </w:pPr>
            <w:r w:rsidRPr="00C62303">
              <w:rPr>
                <w:sz w:val="16"/>
                <w:szCs w:val="16"/>
              </w:rPr>
              <w:t>16, 18</w:t>
            </w:r>
          </w:p>
        </w:tc>
        <w:tc>
          <w:tcPr>
            <w:tcW w:w="611" w:type="dxa"/>
            <w:vAlign w:val="center"/>
            <w:hideMark/>
          </w:tcPr>
          <w:p w14:paraId="05884D0A" w14:textId="77777777" w:rsidR="00C62303" w:rsidRPr="00C62303" w:rsidRDefault="00C62303" w:rsidP="00307B84">
            <w:pPr>
              <w:spacing w:line="480" w:lineRule="auto"/>
              <w:jc w:val="center"/>
              <w:rPr>
                <w:sz w:val="16"/>
                <w:szCs w:val="16"/>
              </w:rPr>
            </w:pPr>
            <w:r w:rsidRPr="00C62303">
              <w:rPr>
                <w:sz w:val="16"/>
                <w:szCs w:val="16"/>
              </w:rPr>
              <w:t>44</w:t>
            </w:r>
          </w:p>
        </w:tc>
        <w:tc>
          <w:tcPr>
            <w:tcW w:w="823" w:type="dxa"/>
            <w:vAlign w:val="center"/>
            <w:hideMark/>
          </w:tcPr>
          <w:p w14:paraId="59002A75"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7669C2B0" w14:textId="77777777" w:rsidR="00C62303" w:rsidRPr="00C62303" w:rsidRDefault="00C62303" w:rsidP="00307B84">
            <w:pPr>
              <w:spacing w:line="480" w:lineRule="auto"/>
              <w:jc w:val="center"/>
              <w:rPr>
                <w:sz w:val="16"/>
                <w:szCs w:val="16"/>
              </w:rPr>
            </w:pPr>
            <w:r w:rsidRPr="00C62303">
              <w:rPr>
                <w:sz w:val="16"/>
                <w:szCs w:val="16"/>
              </w:rPr>
              <w:t>11.8 [8.05-16.7: 9.96-14.9]</w:t>
            </w:r>
          </w:p>
        </w:tc>
        <w:tc>
          <w:tcPr>
            <w:tcW w:w="818" w:type="dxa"/>
            <w:vAlign w:val="center"/>
            <w:hideMark/>
          </w:tcPr>
          <w:p w14:paraId="525EC143" w14:textId="77777777" w:rsidR="00C62303" w:rsidRPr="00C62303" w:rsidRDefault="00C62303" w:rsidP="00307B84">
            <w:pPr>
              <w:spacing w:line="480" w:lineRule="auto"/>
              <w:jc w:val="center"/>
              <w:rPr>
                <w:sz w:val="16"/>
                <w:szCs w:val="16"/>
              </w:rPr>
            </w:pPr>
            <w:r w:rsidRPr="00C62303">
              <w:rPr>
                <w:sz w:val="16"/>
                <w:szCs w:val="16"/>
              </w:rPr>
              <w:t>Capillary blood</w:t>
            </w:r>
          </w:p>
        </w:tc>
        <w:tc>
          <w:tcPr>
            <w:tcW w:w="697" w:type="dxa"/>
            <w:vAlign w:val="center"/>
            <w:hideMark/>
          </w:tcPr>
          <w:p w14:paraId="182913C4" w14:textId="77777777" w:rsidR="00C62303" w:rsidRPr="00C62303" w:rsidRDefault="00C62303" w:rsidP="00307B84">
            <w:pPr>
              <w:spacing w:line="480" w:lineRule="auto"/>
              <w:jc w:val="center"/>
              <w:rPr>
                <w:sz w:val="16"/>
                <w:szCs w:val="16"/>
              </w:rPr>
            </w:pPr>
            <w:r w:rsidRPr="00C62303">
              <w:rPr>
                <w:sz w:val="16"/>
                <w:szCs w:val="16"/>
              </w:rPr>
              <w:t>34</w:t>
            </w:r>
          </w:p>
        </w:tc>
        <w:tc>
          <w:tcPr>
            <w:tcW w:w="1292" w:type="dxa"/>
            <w:vAlign w:val="center"/>
            <w:hideMark/>
          </w:tcPr>
          <w:p w14:paraId="7AE7F34F" w14:textId="77777777" w:rsidR="00C62303" w:rsidRPr="00C62303" w:rsidRDefault="00C62303" w:rsidP="00307B84">
            <w:pPr>
              <w:spacing w:line="480" w:lineRule="auto"/>
              <w:jc w:val="center"/>
              <w:rPr>
                <w:sz w:val="16"/>
                <w:szCs w:val="16"/>
              </w:rPr>
            </w:pPr>
            <w:r w:rsidRPr="00C62303">
              <w:rPr>
                <w:sz w:val="16"/>
                <w:szCs w:val="16"/>
              </w:rPr>
              <w:t>1 [1-1: 1-1]</w:t>
            </w:r>
          </w:p>
        </w:tc>
        <w:tc>
          <w:tcPr>
            <w:tcW w:w="701" w:type="dxa"/>
            <w:vAlign w:val="center"/>
            <w:hideMark/>
          </w:tcPr>
          <w:p w14:paraId="2F6E04E0" w14:textId="77777777" w:rsidR="00C62303" w:rsidRPr="00C62303" w:rsidRDefault="005A0F61" w:rsidP="00307B84">
            <w:pPr>
              <w:spacing w:line="480" w:lineRule="auto"/>
              <w:jc w:val="center"/>
              <w:rPr>
                <w:sz w:val="16"/>
                <w:szCs w:val="16"/>
              </w:rPr>
            </w:pPr>
            <w:r>
              <w:rPr>
                <w:sz w:val="16"/>
                <w:szCs w:val="16"/>
              </w:rPr>
              <w:t>-</w:t>
            </w:r>
          </w:p>
        </w:tc>
        <w:tc>
          <w:tcPr>
            <w:tcW w:w="1292" w:type="dxa"/>
            <w:vAlign w:val="center"/>
            <w:hideMark/>
          </w:tcPr>
          <w:p w14:paraId="2ABDE3DC" w14:textId="77777777" w:rsidR="00C62303" w:rsidRPr="00C62303" w:rsidRDefault="005A0F61" w:rsidP="00307B84">
            <w:pPr>
              <w:spacing w:line="480" w:lineRule="auto"/>
              <w:jc w:val="center"/>
              <w:rPr>
                <w:sz w:val="16"/>
                <w:szCs w:val="16"/>
              </w:rPr>
            </w:pPr>
            <w:r>
              <w:rPr>
                <w:sz w:val="16"/>
                <w:szCs w:val="16"/>
              </w:rPr>
              <w:t>-</w:t>
            </w:r>
          </w:p>
        </w:tc>
        <w:tc>
          <w:tcPr>
            <w:tcW w:w="1057" w:type="dxa"/>
            <w:vAlign w:val="center"/>
            <w:hideMark/>
          </w:tcPr>
          <w:p w14:paraId="51DB4AA2" w14:textId="77777777" w:rsidR="00C62303" w:rsidRPr="00C62303" w:rsidRDefault="00C62303" w:rsidP="00307B84">
            <w:pPr>
              <w:spacing w:line="480" w:lineRule="auto"/>
              <w:jc w:val="center"/>
              <w:rPr>
                <w:sz w:val="16"/>
                <w:szCs w:val="16"/>
              </w:rPr>
            </w:pPr>
            <w:r w:rsidRPr="00C62303">
              <w:rPr>
                <w:sz w:val="16"/>
                <w:szCs w:val="16"/>
              </w:rPr>
              <w:t>43.2/56.8</w:t>
            </w:r>
          </w:p>
        </w:tc>
        <w:tc>
          <w:tcPr>
            <w:tcW w:w="693" w:type="dxa"/>
            <w:vAlign w:val="center"/>
            <w:hideMark/>
          </w:tcPr>
          <w:p w14:paraId="64CB0F47" w14:textId="77777777" w:rsidR="00C62303" w:rsidRPr="00C62303" w:rsidRDefault="00C62303" w:rsidP="00307B84">
            <w:pPr>
              <w:spacing w:line="480" w:lineRule="auto"/>
              <w:jc w:val="center"/>
              <w:rPr>
                <w:sz w:val="16"/>
                <w:szCs w:val="16"/>
              </w:rPr>
            </w:pPr>
            <w:r w:rsidRPr="00C62303">
              <w:rPr>
                <w:sz w:val="16"/>
                <w:szCs w:val="16"/>
              </w:rPr>
              <w:t>1.75 [0.5-5: 1.13-3.37]</w:t>
            </w:r>
          </w:p>
        </w:tc>
        <w:tc>
          <w:tcPr>
            <w:tcW w:w="988" w:type="dxa"/>
            <w:vAlign w:val="center"/>
            <w:hideMark/>
          </w:tcPr>
          <w:p w14:paraId="5D15FC3F" w14:textId="77777777" w:rsidR="00C62303" w:rsidRPr="00C62303" w:rsidRDefault="00C62303" w:rsidP="00307B84">
            <w:pPr>
              <w:spacing w:line="480" w:lineRule="auto"/>
              <w:jc w:val="center"/>
              <w:rPr>
                <w:sz w:val="16"/>
                <w:szCs w:val="16"/>
              </w:rPr>
            </w:pPr>
            <w:r w:rsidRPr="00C62303">
              <w:rPr>
                <w:sz w:val="16"/>
                <w:szCs w:val="16"/>
              </w:rPr>
              <w:t>11 [7.2-15.7: 8.98-12.7]</w:t>
            </w:r>
          </w:p>
        </w:tc>
        <w:tc>
          <w:tcPr>
            <w:tcW w:w="778" w:type="dxa"/>
            <w:vAlign w:val="center"/>
            <w:hideMark/>
          </w:tcPr>
          <w:p w14:paraId="2F7AD47B" w14:textId="77777777" w:rsidR="00C62303" w:rsidRPr="00C62303" w:rsidRDefault="00C62303" w:rsidP="00307B84">
            <w:pPr>
              <w:spacing w:line="480" w:lineRule="auto"/>
              <w:jc w:val="center"/>
              <w:rPr>
                <w:sz w:val="16"/>
                <w:szCs w:val="16"/>
              </w:rPr>
            </w:pPr>
            <w:r w:rsidRPr="00C62303">
              <w:rPr>
                <w:sz w:val="16"/>
                <w:szCs w:val="16"/>
              </w:rPr>
              <w:t>-0.91 [-3.11-1.89: -1.62--0.12]</w:t>
            </w:r>
          </w:p>
        </w:tc>
        <w:tc>
          <w:tcPr>
            <w:tcW w:w="1105" w:type="dxa"/>
            <w:vAlign w:val="center"/>
            <w:hideMark/>
          </w:tcPr>
          <w:p w14:paraId="16363320" w14:textId="77777777" w:rsidR="00C62303" w:rsidRPr="00C62303" w:rsidRDefault="00C62303" w:rsidP="00307B84">
            <w:pPr>
              <w:spacing w:line="480" w:lineRule="auto"/>
              <w:jc w:val="center"/>
              <w:rPr>
                <w:sz w:val="16"/>
                <w:szCs w:val="16"/>
              </w:rPr>
            </w:pPr>
            <w:r w:rsidRPr="00C62303">
              <w:rPr>
                <w:sz w:val="16"/>
                <w:szCs w:val="16"/>
              </w:rPr>
              <w:t>16000 [2080-524000: 5930-38200]</w:t>
            </w:r>
          </w:p>
        </w:tc>
        <w:tc>
          <w:tcPr>
            <w:tcW w:w="814" w:type="dxa"/>
            <w:vAlign w:val="center"/>
            <w:hideMark/>
          </w:tcPr>
          <w:p w14:paraId="38540E32"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0BB15727" w14:textId="77777777" w:rsidR="00C62303" w:rsidRPr="00C62303" w:rsidRDefault="005F093A" w:rsidP="00307B84">
            <w:pPr>
              <w:spacing w:line="480" w:lineRule="auto"/>
              <w:jc w:val="center"/>
              <w:rPr>
                <w:sz w:val="16"/>
                <w:szCs w:val="16"/>
              </w:rPr>
            </w:pPr>
            <w:r>
              <w:rPr>
                <w:sz w:val="16"/>
                <w:szCs w:val="16"/>
              </w:rPr>
              <w:t>-</w:t>
            </w:r>
          </w:p>
        </w:tc>
      </w:tr>
      <w:tr w:rsidR="005A0F61" w:rsidRPr="00C62303" w14:paraId="3B348238" w14:textId="77777777" w:rsidTr="00A6076E">
        <w:trPr>
          <w:trHeight w:val="675"/>
          <w:jc w:val="center"/>
        </w:trPr>
        <w:tc>
          <w:tcPr>
            <w:tcW w:w="738" w:type="dxa"/>
            <w:vAlign w:val="center"/>
            <w:hideMark/>
          </w:tcPr>
          <w:p w14:paraId="38358002" w14:textId="26C03581" w:rsidR="00C62303" w:rsidRPr="00C62303" w:rsidRDefault="002D0C18" w:rsidP="000B45A4">
            <w:pPr>
              <w:spacing w:line="480" w:lineRule="auto"/>
              <w:jc w:val="center"/>
              <w:rPr>
                <w:sz w:val="16"/>
                <w:szCs w:val="16"/>
              </w:rPr>
            </w:pPr>
            <w:r>
              <w:rPr>
                <w:sz w:val="16"/>
                <w:szCs w:val="16"/>
              </w:rPr>
              <w:lastRenderedPageBreak/>
              <w:fldChar w:fldCharType="begin">
                <w:fldData xml:space="preserve">PEVuZE5vdGU+PENpdGU+PEF1dGhvcj5UYXJuaW5nPC9BdXRob3I+PFllYXI+MjAwOTwvWWVhcj48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MzgzNy00NjwvcGFnZXM+PHZvbHVtZT41Mzwvdm9sdW1l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</w:fldData>
              </w:fldChar>
            </w:r>
            <w:r w:rsidR="000B45A4">
              <w:rPr>
                <w:sz w:val="16"/>
                <w:szCs w:val="16"/>
              </w:rPr>
              <w:instrText xml:space="preserve"> ADDIN EN.CITE </w:instrText>
            </w:r>
            <w:r w:rsidR="000B45A4">
              <w:rPr>
                <w:sz w:val="16"/>
                <w:szCs w:val="16"/>
              </w:rPr>
              <w:fldChar w:fldCharType="begin">
                <w:fldData xml:space="preserve">PEVuZE5vdGU+PENpdGU+PEF1dGhvcj5UYXJuaW5nPC9BdXRob3I+PFllYXI+MjAwOTwvWWVhcj48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MzgzNy00NjwvcGFnZXM+PHZvbHVtZT41Mzwvdm9sdW1l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17" w:tooltip="Tarning, 2009 #6" w:history="1">
              <w:r w:rsidR="000B45A4">
                <w:rPr>
                  <w:noProof/>
                  <w:sz w:val="16"/>
                  <w:szCs w:val="16"/>
                </w:rPr>
                <w:t>17</w:t>
              </w:r>
            </w:hyperlink>
            <w:r w:rsidR="000B45A4">
              <w:rPr>
                <w:noProof/>
                <w:sz w:val="16"/>
                <w:szCs w:val="16"/>
              </w:rPr>
              <w:t>]</w:t>
            </w:r>
            <w:r>
              <w:rPr>
                <w:sz w:val="16"/>
                <w:szCs w:val="16"/>
              </w:rPr>
              <w:fldChar w:fldCharType="end"/>
            </w:r>
          </w:p>
        </w:tc>
        <w:tc>
          <w:tcPr>
            <w:tcW w:w="639" w:type="dxa"/>
            <w:vAlign w:val="center"/>
            <w:hideMark/>
          </w:tcPr>
          <w:p w14:paraId="777C9BC6" w14:textId="77777777" w:rsidR="00C62303" w:rsidRPr="00C62303" w:rsidRDefault="00C62303" w:rsidP="00307B84">
            <w:pPr>
              <w:spacing w:line="480" w:lineRule="auto"/>
              <w:jc w:val="center"/>
              <w:rPr>
                <w:sz w:val="16"/>
                <w:szCs w:val="16"/>
              </w:rPr>
            </w:pPr>
            <w:r w:rsidRPr="00C62303">
              <w:rPr>
                <w:sz w:val="16"/>
                <w:szCs w:val="16"/>
              </w:rPr>
              <w:t>17</w:t>
            </w:r>
          </w:p>
        </w:tc>
        <w:tc>
          <w:tcPr>
            <w:tcW w:w="611" w:type="dxa"/>
            <w:vAlign w:val="center"/>
            <w:hideMark/>
          </w:tcPr>
          <w:p w14:paraId="0270ECFA" w14:textId="77777777" w:rsidR="00C62303" w:rsidRPr="00C62303" w:rsidRDefault="00C62303" w:rsidP="00307B84">
            <w:pPr>
              <w:spacing w:line="480" w:lineRule="auto"/>
              <w:jc w:val="center"/>
              <w:rPr>
                <w:sz w:val="16"/>
                <w:szCs w:val="16"/>
              </w:rPr>
            </w:pPr>
            <w:r w:rsidRPr="00C62303">
              <w:rPr>
                <w:sz w:val="16"/>
                <w:szCs w:val="16"/>
              </w:rPr>
              <w:t>103</w:t>
            </w:r>
          </w:p>
        </w:tc>
        <w:tc>
          <w:tcPr>
            <w:tcW w:w="823" w:type="dxa"/>
            <w:vAlign w:val="center"/>
            <w:hideMark/>
          </w:tcPr>
          <w:p w14:paraId="413FD19E"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485966FA" w14:textId="77777777" w:rsidR="00C62303" w:rsidRPr="00C62303" w:rsidRDefault="00C62303" w:rsidP="00307B84">
            <w:pPr>
              <w:spacing w:line="480" w:lineRule="auto"/>
              <w:jc w:val="center"/>
              <w:rPr>
                <w:sz w:val="16"/>
                <w:szCs w:val="16"/>
              </w:rPr>
            </w:pPr>
            <w:r w:rsidRPr="00C62303">
              <w:rPr>
                <w:sz w:val="16"/>
                <w:szCs w:val="16"/>
              </w:rPr>
              <w:t>9.8 [7.38-13.7: 9.06-10.3]</w:t>
            </w:r>
          </w:p>
        </w:tc>
        <w:tc>
          <w:tcPr>
            <w:tcW w:w="818" w:type="dxa"/>
            <w:vAlign w:val="center"/>
            <w:hideMark/>
          </w:tcPr>
          <w:p w14:paraId="28D067BA" w14:textId="77777777" w:rsidR="00C62303" w:rsidRPr="00C62303" w:rsidRDefault="00C62303" w:rsidP="00307B84">
            <w:pPr>
              <w:spacing w:line="480" w:lineRule="auto"/>
              <w:jc w:val="center"/>
              <w:rPr>
                <w:sz w:val="16"/>
                <w:szCs w:val="16"/>
              </w:rPr>
            </w:pPr>
            <w:r w:rsidRPr="00C62303">
              <w:rPr>
                <w:sz w:val="16"/>
                <w:szCs w:val="16"/>
              </w:rPr>
              <w:t>Capillary plasma</w:t>
            </w:r>
          </w:p>
        </w:tc>
        <w:tc>
          <w:tcPr>
            <w:tcW w:w="697" w:type="dxa"/>
            <w:vAlign w:val="center"/>
            <w:hideMark/>
          </w:tcPr>
          <w:p w14:paraId="5E281B6B" w14:textId="77777777" w:rsidR="00C62303" w:rsidRPr="00C62303" w:rsidRDefault="00C62303" w:rsidP="00307B84">
            <w:pPr>
              <w:spacing w:line="480" w:lineRule="auto"/>
              <w:jc w:val="center"/>
              <w:rPr>
                <w:sz w:val="16"/>
                <w:szCs w:val="16"/>
              </w:rPr>
            </w:pPr>
            <w:r w:rsidRPr="00C62303">
              <w:rPr>
                <w:sz w:val="16"/>
                <w:szCs w:val="16"/>
              </w:rPr>
              <w:t>466</w:t>
            </w:r>
          </w:p>
        </w:tc>
        <w:tc>
          <w:tcPr>
            <w:tcW w:w="1292" w:type="dxa"/>
            <w:vAlign w:val="center"/>
            <w:hideMark/>
          </w:tcPr>
          <w:p w14:paraId="43B0B156" w14:textId="77777777" w:rsidR="00C62303" w:rsidRPr="00C62303" w:rsidRDefault="00C62303" w:rsidP="00307B84">
            <w:pPr>
              <w:spacing w:line="480" w:lineRule="auto"/>
              <w:jc w:val="center"/>
              <w:rPr>
                <w:sz w:val="16"/>
                <w:szCs w:val="16"/>
              </w:rPr>
            </w:pPr>
            <w:r w:rsidRPr="00C62303">
              <w:rPr>
                <w:sz w:val="16"/>
                <w:szCs w:val="16"/>
              </w:rPr>
              <w:t>5 [1-5: 4-5]</w:t>
            </w:r>
          </w:p>
        </w:tc>
        <w:tc>
          <w:tcPr>
            <w:tcW w:w="701" w:type="dxa"/>
            <w:vAlign w:val="center"/>
            <w:hideMark/>
          </w:tcPr>
          <w:p w14:paraId="6C90056F" w14:textId="77777777" w:rsidR="00C62303" w:rsidRPr="00C62303" w:rsidRDefault="005A0F61" w:rsidP="00307B84">
            <w:pPr>
              <w:spacing w:line="480" w:lineRule="auto"/>
              <w:jc w:val="center"/>
              <w:rPr>
                <w:sz w:val="16"/>
                <w:szCs w:val="16"/>
              </w:rPr>
            </w:pPr>
            <w:r>
              <w:rPr>
                <w:sz w:val="16"/>
                <w:szCs w:val="16"/>
              </w:rPr>
              <w:t>-</w:t>
            </w:r>
          </w:p>
        </w:tc>
        <w:tc>
          <w:tcPr>
            <w:tcW w:w="1292" w:type="dxa"/>
            <w:vAlign w:val="center"/>
            <w:hideMark/>
          </w:tcPr>
          <w:p w14:paraId="6C2D6151" w14:textId="77777777" w:rsidR="00C62303" w:rsidRPr="00C62303" w:rsidRDefault="005A0F61" w:rsidP="00307B84">
            <w:pPr>
              <w:spacing w:line="480" w:lineRule="auto"/>
              <w:jc w:val="center"/>
              <w:rPr>
                <w:sz w:val="16"/>
                <w:szCs w:val="16"/>
              </w:rPr>
            </w:pPr>
            <w:r>
              <w:rPr>
                <w:sz w:val="16"/>
                <w:szCs w:val="16"/>
              </w:rPr>
              <w:t>-</w:t>
            </w:r>
          </w:p>
        </w:tc>
        <w:tc>
          <w:tcPr>
            <w:tcW w:w="1057" w:type="dxa"/>
            <w:vAlign w:val="center"/>
            <w:hideMark/>
          </w:tcPr>
          <w:p w14:paraId="23FB5325" w14:textId="77777777" w:rsidR="00C62303" w:rsidRPr="00C62303" w:rsidRDefault="00C62303" w:rsidP="00307B84">
            <w:pPr>
              <w:spacing w:line="480" w:lineRule="auto"/>
              <w:jc w:val="center"/>
              <w:rPr>
                <w:sz w:val="16"/>
                <w:szCs w:val="16"/>
              </w:rPr>
            </w:pPr>
            <w:r w:rsidRPr="00C62303">
              <w:rPr>
                <w:sz w:val="16"/>
                <w:szCs w:val="16"/>
              </w:rPr>
              <w:t>0/100</w:t>
            </w:r>
          </w:p>
        </w:tc>
        <w:tc>
          <w:tcPr>
            <w:tcW w:w="693" w:type="dxa"/>
            <w:vAlign w:val="center"/>
            <w:hideMark/>
          </w:tcPr>
          <w:p w14:paraId="7BB16983" w14:textId="77777777" w:rsidR="00C62303" w:rsidRPr="00C62303" w:rsidRDefault="00C62303" w:rsidP="00307B84">
            <w:pPr>
              <w:spacing w:line="480" w:lineRule="auto"/>
              <w:jc w:val="center"/>
              <w:rPr>
                <w:sz w:val="16"/>
                <w:szCs w:val="16"/>
              </w:rPr>
            </w:pPr>
            <w:r w:rsidRPr="00C62303">
              <w:rPr>
                <w:sz w:val="16"/>
                <w:szCs w:val="16"/>
              </w:rPr>
              <w:t>24 [15-42: 20-33]</w:t>
            </w:r>
          </w:p>
        </w:tc>
        <w:tc>
          <w:tcPr>
            <w:tcW w:w="988" w:type="dxa"/>
            <w:vAlign w:val="center"/>
            <w:hideMark/>
          </w:tcPr>
          <w:p w14:paraId="6029B3D5" w14:textId="77777777" w:rsidR="00C62303" w:rsidRPr="00C62303" w:rsidRDefault="00C62303" w:rsidP="00307B84">
            <w:pPr>
              <w:spacing w:line="480" w:lineRule="auto"/>
              <w:jc w:val="center"/>
              <w:rPr>
                <w:sz w:val="16"/>
                <w:szCs w:val="16"/>
              </w:rPr>
            </w:pPr>
            <w:r w:rsidRPr="00C62303">
              <w:rPr>
                <w:sz w:val="16"/>
                <w:szCs w:val="16"/>
              </w:rPr>
              <w:t>49 [35-65: 46.5-53]</w:t>
            </w:r>
          </w:p>
        </w:tc>
        <w:tc>
          <w:tcPr>
            <w:tcW w:w="778" w:type="dxa"/>
            <w:vAlign w:val="center"/>
            <w:hideMark/>
          </w:tcPr>
          <w:p w14:paraId="3AE4EC4A" w14:textId="77777777" w:rsidR="00C62303" w:rsidRPr="00C62303" w:rsidRDefault="005A0F61" w:rsidP="00307B84">
            <w:pPr>
              <w:spacing w:line="480" w:lineRule="auto"/>
              <w:jc w:val="center"/>
              <w:rPr>
                <w:sz w:val="16"/>
                <w:szCs w:val="16"/>
              </w:rPr>
            </w:pPr>
            <w:r>
              <w:rPr>
                <w:sz w:val="16"/>
                <w:szCs w:val="16"/>
              </w:rPr>
              <w:t>-</w:t>
            </w:r>
          </w:p>
        </w:tc>
        <w:tc>
          <w:tcPr>
            <w:tcW w:w="1105" w:type="dxa"/>
            <w:vAlign w:val="center"/>
            <w:hideMark/>
          </w:tcPr>
          <w:p w14:paraId="7B499AA9" w14:textId="77777777" w:rsidR="00C62303" w:rsidRPr="00C62303" w:rsidRDefault="00C62303" w:rsidP="00307B84">
            <w:pPr>
              <w:spacing w:line="480" w:lineRule="auto"/>
              <w:jc w:val="center"/>
              <w:rPr>
                <w:sz w:val="16"/>
                <w:szCs w:val="16"/>
              </w:rPr>
            </w:pPr>
            <w:r w:rsidRPr="00C62303">
              <w:rPr>
                <w:sz w:val="16"/>
                <w:szCs w:val="16"/>
              </w:rPr>
              <w:t>3960 [56.8-154000: 668-21300]</w:t>
            </w:r>
          </w:p>
        </w:tc>
        <w:tc>
          <w:tcPr>
            <w:tcW w:w="814" w:type="dxa"/>
            <w:vAlign w:val="center"/>
            <w:hideMark/>
          </w:tcPr>
          <w:p w14:paraId="51BF460C" w14:textId="77777777" w:rsidR="00C62303" w:rsidRPr="00C62303" w:rsidRDefault="00C62303" w:rsidP="00307B84">
            <w:pPr>
              <w:spacing w:line="480" w:lineRule="auto"/>
              <w:jc w:val="center"/>
              <w:rPr>
                <w:sz w:val="16"/>
                <w:szCs w:val="16"/>
              </w:rPr>
            </w:pPr>
            <w:r w:rsidRPr="00C62303">
              <w:rPr>
                <w:sz w:val="16"/>
                <w:szCs w:val="16"/>
              </w:rPr>
              <w:t>100</w:t>
            </w:r>
          </w:p>
        </w:tc>
        <w:tc>
          <w:tcPr>
            <w:tcW w:w="1001" w:type="dxa"/>
            <w:vAlign w:val="center"/>
            <w:hideMark/>
          </w:tcPr>
          <w:p w14:paraId="31EF0F8E" w14:textId="77777777" w:rsidR="00C62303" w:rsidRPr="00C62303" w:rsidRDefault="00C62303" w:rsidP="00307B84">
            <w:pPr>
              <w:spacing w:line="480" w:lineRule="auto"/>
              <w:jc w:val="center"/>
              <w:rPr>
                <w:sz w:val="16"/>
                <w:szCs w:val="16"/>
              </w:rPr>
            </w:pPr>
            <w:r w:rsidRPr="00C62303">
              <w:rPr>
                <w:sz w:val="16"/>
                <w:szCs w:val="16"/>
              </w:rPr>
              <w:t>22.6 [13.1-39: 17.8-28.4]</w:t>
            </w:r>
          </w:p>
        </w:tc>
      </w:tr>
      <w:tr w:rsidR="005A0F61" w:rsidRPr="00C62303" w14:paraId="7433350C" w14:textId="77777777" w:rsidTr="00A6076E">
        <w:trPr>
          <w:trHeight w:val="1575"/>
          <w:jc w:val="center"/>
        </w:trPr>
        <w:tc>
          <w:tcPr>
            <w:tcW w:w="738" w:type="dxa"/>
            <w:vAlign w:val="center"/>
            <w:hideMark/>
          </w:tcPr>
          <w:p w14:paraId="68746AB2" w14:textId="74D32E91" w:rsidR="00C62303" w:rsidRPr="00C62303" w:rsidRDefault="002D0C18" w:rsidP="000B45A4">
            <w:pPr>
              <w:spacing w:line="480" w:lineRule="auto"/>
              <w:jc w:val="center"/>
              <w:rPr>
                <w:sz w:val="16"/>
                <w:szCs w:val="16"/>
              </w:rPr>
            </w:pPr>
            <w:r>
              <w:rPr>
                <w:sz w:val="16"/>
                <w:szCs w:val="16"/>
              </w:rPr>
              <w:fldChar w:fldCharType="begin">
                <w:fldData xml:space="preserve">PEVuZE5vdGU+PENpdGU+PEF1dGhvcj5WdWd0PC9BdXRob3I+PFllYXI+MTk5OTwvWWVhcj48UmVj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</w:fldData>
              </w:fldChar>
            </w:r>
            <w:r w:rsidR="000B45A4">
              <w:rPr>
                <w:sz w:val="16"/>
                <w:szCs w:val="16"/>
              </w:rPr>
              <w:instrText xml:space="preserve"> ADDIN EN.CITE </w:instrText>
            </w:r>
            <w:r w:rsidR="000B45A4">
              <w:rPr>
                <w:sz w:val="16"/>
                <w:szCs w:val="16"/>
              </w:rPr>
              <w:fldChar w:fldCharType="begin">
                <w:fldData xml:space="preserve">PEVuZE5vdGU+PENpdGU+PEF1dGhvcj5WdWd0PC9BdXRob3I+PFllYXI+MTk5OTwvWWVhcj48UmVj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18" w:tooltip="Vugt, 1999 #26" w:history="1">
              <w:r w:rsidR="000B45A4">
                <w:rPr>
                  <w:noProof/>
                  <w:sz w:val="16"/>
                  <w:szCs w:val="16"/>
                </w:rPr>
                <w:t>18</w:t>
              </w:r>
            </w:hyperlink>
            <w:r w:rsidR="000B45A4">
              <w:rPr>
                <w:noProof/>
                <w:sz w:val="16"/>
                <w:szCs w:val="16"/>
              </w:rPr>
              <w:t>]</w:t>
            </w:r>
            <w:r>
              <w:rPr>
                <w:sz w:val="16"/>
                <w:szCs w:val="16"/>
              </w:rPr>
              <w:fldChar w:fldCharType="end"/>
            </w:r>
          </w:p>
        </w:tc>
        <w:tc>
          <w:tcPr>
            <w:tcW w:w="639" w:type="dxa"/>
            <w:vAlign w:val="center"/>
            <w:hideMark/>
          </w:tcPr>
          <w:p w14:paraId="552E0C06" w14:textId="77777777" w:rsidR="00C62303" w:rsidRPr="00C62303" w:rsidRDefault="00C62303" w:rsidP="00307B84">
            <w:pPr>
              <w:spacing w:line="480" w:lineRule="auto"/>
              <w:jc w:val="center"/>
              <w:rPr>
                <w:sz w:val="16"/>
                <w:szCs w:val="16"/>
              </w:rPr>
            </w:pPr>
            <w:r w:rsidRPr="00C62303">
              <w:rPr>
                <w:sz w:val="16"/>
                <w:szCs w:val="16"/>
              </w:rPr>
              <w:t>17</w:t>
            </w:r>
          </w:p>
        </w:tc>
        <w:tc>
          <w:tcPr>
            <w:tcW w:w="611" w:type="dxa"/>
            <w:vAlign w:val="center"/>
            <w:hideMark/>
          </w:tcPr>
          <w:p w14:paraId="62902874" w14:textId="77777777" w:rsidR="00C62303" w:rsidRPr="00C62303" w:rsidRDefault="00C62303" w:rsidP="00307B84">
            <w:pPr>
              <w:spacing w:line="480" w:lineRule="auto"/>
              <w:jc w:val="center"/>
              <w:rPr>
                <w:sz w:val="16"/>
                <w:szCs w:val="16"/>
              </w:rPr>
            </w:pPr>
            <w:r w:rsidRPr="00C62303">
              <w:rPr>
                <w:sz w:val="16"/>
                <w:szCs w:val="16"/>
              </w:rPr>
              <w:t>225</w:t>
            </w:r>
          </w:p>
        </w:tc>
        <w:tc>
          <w:tcPr>
            <w:tcW w:w="823" w:type="dxa"/>
            <w:vAlign w:val="center"/>
            <w:hideMark/>
          </w:tcPr>
          <w:p w14:paraId="4F6CE805" w14:textId="77777777" w:rsidR="00C62303" w:rsidRPr="00C62303" w:rsidRDefault="00C62303" w:rsidP="00307B84">
            <w:pPr>
              <w:spacing w:line="480" w:lineRule="auto"/>
              <w:jc w:val="center"/>
              <w:rPr>
                <w:sz w:val="16"/>
                <w:szCs w:val="16"/>
              </w:rPr>
            </w:pPr>
            <w:r w:rsidRPr="00C62303">
              <w:rPr>
                <w:sz w:val="16"/>
                <w:szCs w:val="16"/>
              </w:rPr>
              <w:t>6 doses over 3 or 5 days and 4 doses over 2 days</w:t>
            </w:r>
          </w:p>
        </w:tc>
        <w:tc>
          <w:tcPr>
            <w:tcW w:w="753" w:type="dxa"/>
            <w:vAlign w:val="center"/>
            <w:hideMark/>
          </w:tcPr>
          <w:p w14:paraId="200DE7A7" w14:textId="77777777" w:rsidR="00C62303" w:rsidRPr="00C62303" w:rsidRDefault="00C62303" w:rsidP="00307B84">
            <w:pPr>
              <w:spacing w:line="480" w:lineRule="auto"/>
              <w:jc w:val="center"/>
              <w:rPr>
                <w:sz w:val="16"/>
                <w:szCs w:val="16"/>
              </w:rPr>
            </w:pPr>
            <w:r w:rsidRPr="00C62303">
              <w:rPr>
                <w:sz w:val="16"/>
                <w:szCs w:val="16"/>
              </w:rPr>
              <w:t>9.6 [7.16-16: 9.06-10.9]</w:t>
            </w:r>
          </w:p>
        </w:tc>
        <w:tc>
          <w:tcPr>
            <w:tcW w:w="818" w:type="dxa"/>
            <w:vAlign w:val="center"/>
            <w:hideMark/>
          </w:tcPr>
          <w:p w14:paraId="507CB15B" w14:textId="77777777" w:rsidR="00C62303" w:rsidRPr="00C62303" w:rsidRDefault="00C62303" w:rsidP="00307B84">
            <w:pPr>
              <w:spacing w:line="480" w:lineRule="auto"/>
              <w:jc w:val="center"/>
              <w:rPr>
                <w:sz w:val="16"/>
                <w:szCs w:val="16"/>
              </w:rPr>
            </w:pPr>
            <w:r w:rsidRPr="00C62303">
              <w:rPr>
                <w:sz w:val="16"/>
                <w:szCs w:val="16"/>
              </w:rPr>
              <w:t>Venous plasma</w:t>
            </w:r>
          </w:p>
        </w:tc>
        <w:tc>
          <w:tcPr>
            <w:tcW w:w="697" w:type="dxa"/>
            <w:vAlign w:val="center"/>
            <w:hideMark/>
          </w:tcPr>
          <w:p w14:paraId="5AACD908" w14:textId="77777777" w:rsidR="00C62303" w:rsidRPr="00C62303" w:rsidRDefault="00C62303" w:rsidP="00307B84">
            <w:pPr>
              <w:spacing w:line="480" w:lineRule="auto"/>
              <w:jc w:val="center"/>
              <w:rPr>
                <w:sz w:val="16"/>
                <w:szCs w:val="16"/>
              </w:rPr>
            </w:pPr>
            <w:r w:rsidRPr="00C62303">
              <w:rPr>
                <w:sz w:val="16"/>
                <w:szCs w:val="16"/>
              </w:rPr>
              <w:t>815</w:t>
            </w:r>
          </w:p>
        </w:tc>
        <w:tc>
          <w:tcPr>
            <w:tcW w:w="1292" w:type="dxa"/>
            <w:vAlign w:val="center"/>
            <w:hideMark/>
          </w:tcPr>
          <w:p w14:paraId="340EF41B" w14:textId="77777777" w:rsidR="00C62303" w:rsidRPr="00C62303" w:rsidRDefault="00C62303" w:rsidP="00307B84">
            <w:pPr>
              <w:spacing w:line="480" w:lineRule="auto"/>
              <w:jc w:val="center"/>
              <w:rPr>
                <w:sz w:val="16"/>
                <w:szCs w:val="16"/>
              </w:rPr>
            </w:pPr>
            <w:r w:rsidRPr="00C62303">
              <w:rPr>
                <w:sz w:val="16"/>
                <w:szCs w:val="16"/>
              </w:rPr>
              <w:t>4 [1-5: 4-4]</w:t>
            </w:r>
          </w:p>
        </w:tc>
        <w:tc>
          <w:tcPr>
            <w:tcW w:w="701" w:type="dxa"/>
            <w:vAlign w:val="center"/>
            <w:hideMark/>
          </w:tcPr>
          <w:p w14:paraId="3CB76E60" w14:textId="77777777" w:rsidR="00C62303" w:rsidRPr="00C62303" w:rsidRDefault="005F093A" w:rsidP="00307B84">
            <w:pPr>
              <w:spacing w:line="480" w:lineRule="auto"/>
              <w:jc w:val="center"/>
              <w:rPr>
                <w:sz w:val="16"/>
                <w:szCs w:val="16"/>
              </w:rPr>
            </w:pPr>
            <w:r>
              <w:rPr>
                <w:sz w:val="16"/>
                <w:szCs w:val="16"/>
              </w:rPr>
              <w:t>-</w:t>
            </w:r>
          </w:p>
        </w:tc>
        <w:tc>
          <w:tcPr>
            <w:tcW w:w="1292" w:type="dxa"/>
            <w:vAlign w:val="center"/>
            <w:hideMark/>
          </w:tcPr>
          <w:p w14:paraId="6412260D" w14:textId="77777777" w:rsidR="00C62303" w:rsidRPr="00C62303" w:rsidRDefault="005F093A" w:rsidP="00307B84">
            <w:pPr>
              <w:spacing w:line="480" w:lineRule="auto"/>
              <w:jc w:val="center"/>
              <w:rPr>
                <w:sz w:val="16"/>
                <w:szCs w:val="16"/>
              </w:rPr>
            </w:pPr>
            <w:r>
              <w:rPr>
                <w:sz w:val="16"/>
                <w:szCs w:val="16"/>
              </w:rPr>
              <w:t>-</w:t>
            </w:r>
          </w:p>
        </w:tc>
        <w:tc>
          <w:tcPr>
            <w:tcW w:w="1057" w:type="dxa"/>
            <w:vAlign w:val="center"/>
            <w:hideMark/>
          </w:tcPr>
          <w:p w14:paraId="274A9E03" w14:textId="77777777" w:rsidR="00C62303" w:rsidRPr="00C62303" w:rsidRDefault="00C62303" w:rsidP="00307B84">
            <w:pPr>
              <w:spacing w:line="480" w:lineRule="auto"/>
              <w:jc w:val="center"/>
              <w:rPr>
                <w:sz w:val="16"/>
                <w:szCs w:val="16"/>
              </w:rPr>
            </w:pPr>
            <w:r w:rsidRPr="00C62303">
              <w:rPr>
                <w:sz w:val="16"/>
                <w:szCs w:val="16"/>
              </w:rPr>
              <w:t>72/28</w:t>
            </w:r>
          </w:p>
        </w:tc>
        <w:tc>
          <w:tcPr>
            <w:tcW w:w="693" w:type="dxa"/>
            <w:vAlign w:val="center"/>
            <w:hideMark/>
          </w:tcPr>
          <w:p w14:paraId="749C9208" w14:textId="77777777" w:rsidR="00C62303" w:rsidRPr="00C62303" w:rsidRDefault="00C62303" w:rsidP="00307B84">
            <w:pPr>
              <w:spacing w:line="480" w:lineRule="auto"/>
              <w:jc w:val="center"/>
              <w:rPr>
                <w:sz w:val="16"/>
                <w:szCs w:val="16"/>
              </w:rPr>
            </w:pPr>
            <w:r w:rsidRPr="00C62303">
              <w:rPr>
                <w:sz w:val="16"/>
                <w:szCs w:val="16"/>
              </w:rPr>
              <w:t>23 [3-75: 16-35]</w:t>
            </w:r>
          </w:p>
        </w:tc>
        <w:tc>
          <w:tcPr>
            <w:tcW w:w="988" w:type="dxa"/>
            <w:vAlign w:val="center"/>
            <w:hideMark/>
          </w:tcPr>
          <w:p w14:paraId="359B3EE8" w14:textId="77777777" w:rsidR="00C62303" w:rsidRPr="00C62303" w:rsidRDefault="00C62303" w:rsidP="00307B84">
            <w:pPr>
              <w:spacing w:line="480" w:lineRule="auto"/>
              <w:jc w:val="center"/>
              <w:rPr>
                <w:sz w:val="16"/>
                <w:szCs w:val="16"/>
              </w:rPr>
            </w:pPr>
            <w:r w:rsidRPr="00C62303">
              <w:rPr>
                <w:sz w:val="16"/>
                <w:szCs w:val="16"/>
              </w:rPr>
              <w:t>49 [10-67: 40-53]</w:t>
            </w:r>
          </w:p>
        </w:tc>
        <w:tc>
          <w:tcPr>
            <w:tcW w:w="778" w:type="dxa"/>
            <w:vAlign w:val="center"/>
            <w:hideMark/>
          </w:tcPr>
          <w:p w14:paraId="1FC929D1" w14:textId="77777777" w:rsidR="00C62303" w:rsidRPr="00C62303" w:rsidRDefault="00C62303" w:rsidP="00307B84">
            <w:pPr>
              <w:spacing w:line="480" w:lineRule="auto"/>
              <w:jc w:val="center"/>
              <w:rPr>
                <w:sz w:val="16"/>
                <w:szCs w:val="16"/>
              </w:rPr>
            </w:pPr>
            <w:r w:rsidRPr="00C62303">
              <w:rPr>
                <w:sz w:val="16"/>
                <w:szCs w:val="16"/>
              </w:rPr>
              <w:t>-2.41 [-4.03--0.5: -2.77--1.78]</w:t>
            </w:r>
          </w:p>
        </w:tc>
        <w:tc>
          <w:tcPr>
            <w:tcW w:w="1105" w:type="dxa"/>
            <w:vAlign w:val="center"/>
            <w:hideMark/>
          </w:tcPr>
          <w:p w14:paraId="0356011C" w14:textId="77777777" w:rsidR="00C62303" w:rsidRPr="00C62303" w:rsidRDefault="00C62303" w:rsidP="00307B84">
            <w:pPr>
              <w:spacing w:line="480" w:lineRule="auto"/>
              <w:jc w:val="center"/>
              <w:rPr>
                <w:sz w:val="16"/>
                <w:szCs w:val="16"/>
              </w:rPr>
            </w:pPr>
            <w:r w:rsidRPr="00C62303">
              <w:rPr>
                <w:sz w:val="16"/>
                <w:szCs w:val="16"/>
              </w:rPr>
              <w:t>5250 [381-2e+05: 1650-44000]</w:t>
            </w:r>
          </w:p>
        </w:tc>
        <w:tc>
          <w:tcPr>
            <w:tcW w:w="814" w:type="dxa"/>
            <w:vAlign w:val="center"/>
            <w:hideMark/>
          </w:tcPr>
          <w:p w14:paraId="15753BE8"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4D87F79E" w14:textId="77777777" w:rsidR="00C62303" w:rsidRPr="00C62303" w:rsidRDefault="005F093A" w:rsidP="00307B84">
            <w:pPr>
              <w:spacing w:line="480" w:lineRule="auto"/>
              <w:jc w:val="center"/>
              <w:rPr>
                <w:sz w:val="16"/>
                <w:szCs w:val="16"/>
              </w:rPr>
            </w:pPr>
            <w:r>
              <w:rPr>
                <w:sz w:val="16"/>
                <w:szCs w:val="16"/>
              </w:rPr>
              <w:t>-</w:t>
            </w:r>
          </w:p>
        </w:tc>
      </w:tr>
      <w:tr w:rsidR="005A0F61" w:rsidRPr="00C62303" w14:paraId="22CD78E0" w14:textId="77777777" w:rsidTr="00A6076E">
        <w:trPr>
          <w:trHeight w:val="1575"/>
          <w:jc w:val="center"/>
        </w:trPr>
        <w:tc>
          <w:tcPr>
            <w:tcW w:w="738" w:type="dxa"/>
            <w:vAlign w:val="center"/>
            <w:hideMark/>
          </w:tcPr>
          <w:p w14:paraId="6B870697" w14:textId="70BB13C3" w:rsidR="00C62303" w:rsidRPr="00C62303" w:rsidRDefault="002D0C18" w:rsidP="000B45A4">
            <w:pPr>
              <w:spacing w:line="480" w:lineRule="auto"/>
              <w:jc w:val="center"/>
              <w:rPr>
                <w:sz w:val="16"/>
                <w:szCs w:val="16"/>
              </w:rPr>
            </w:pPr>
            <w:r>
              <w:rPr>
                <w:sz w:val="16"/>
                <w:szCs w:val="16"/>
              </w:rPr>
              <w:fldChar w:fldCharType="begin">
                <w:fldData xml:space="preserve">PEVuZE5vdGU+PENpdGU+PEF1dGhvcj5FenpldDwvQXV0aG9yPjxZZWFyPjE5OTg8L1llYXI+PFJl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</w:fldData>
              </w:fldChar>
            </w:r>
            <w:r w:rsidR="000B45A4">
              <w:rPr>
                <w:sz w:val="16"/>
                <w:szCs w:val="16"/>
              </w:rPr>
              <w:instrText xml:space="preserve"> ADDIN EN.CITE </w:instrText>
            </w:r>
            <w:r w:rsidR="000B45A4">
              <w:rPr>
                <w:sz w:val="16"/>
                <w:szCs w:val="16"/>
              </w:rPr>
              <w:fldChar w:fldCharType="begin">
                <w:fldData xml:space="preserve">PEVuZE5vdGU+PENpdGU+PEF1dGhvcj5FenpldDwvQXV0aG9yPjxZZWFyPjE5OTg8L1llYXI+PFJl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19" w:tooltip="Ezzet, 1998 #13" w:history="1">
              <w:r w:rsidR="000B45A4">
                <w:rPr>
                  <w:noProof/>
                  <w:sz w:val="16"/>
                  <w:szCs w:val="16"/>
                </w:rPr>
                <w:t>19</w:t>
              </w:r>
            </w:hyperlink>
            <w:r w:rsidR="000B45A4">
              <w:rPr>
                <w:noProof/>
                <w:sz w:val="16"/>
                <w:szCs w:val="16"/>
              </w:rPr>
              <w:t>]</w:t>
            </w:r>
            <w:r>
              <w:rPr>
                <w:sz w:val="16"/>
                <w:szCs w:val="16"/>
              </w:rPr>
              <w:fldChar w:fldCharType="end"/>
            </w:r>
          </w:p>
        </w:tc>
        <w:tc>
          <w:tcPr>
            <w:tcW w:w="639" w:type="dxa"/>
            <w:vAlign w:val="center"/>
            <w:hideMark/>
          </w:tcPr>
          <w:p w14:paraId="3614CB2A" w14:textId="5FCA96BD" w:rsidR="00C62303" w:rsidRPr="00C62303" w:rsidRDefault="00FF2E3E" w:rsidP="00307B84">
            <w:pPr>
              <w:spacing w:line="480" w:lineRule="auto"/>
              <w:jc w:val="center"/>
              <w:rPr>
                <w:sz w:val="16"/>
                <w:szCs w:val="16"/>
              </w:rPr>
            </w:pPr>
            <w:r>
              <w:rPr>
                <w:sz w:val="16"/>
                <w:szCs w:val="16"/>
              </w:rPr>
              <w:t>19</w:t>
            </w:r>
          </w:p>
        </w:tc>
        <w:tc>
          <w:tcPr>
            <w:tcW w:w="611" w:type="dxa"/>
            <w:vAlign w:val="center"/>
            <w:hideMark/>
          </w:tcPr>
          <w:p w14:paraId="56C2CAEB" w14:textId="77777777" w:rsidR="00C62303" w:rsidRPr="00C62303" w:rsidRDefault="00C62303" w:rsidP="00307B84">
            <w:pPr>
              <w:spacing w:line="480" w:lineRule="auto"/>
              <w:jc w:val="center"/>
              <w:rPr>
                <w:sz w:val="16"/>
                <w:szCs w:val="16"/>
              </w:rPr>
            </w:pPr>
            <w:r w:rsidRPr="00C62303">
              <w:rPr>
                <w:sz w:val="16"/>
                <w:szCs w:val="16"/>
              </w:rPr>
              <w:t>51</w:t>
            </w:r>
          </w:p>
        </w:tc>
        <w:tc>
          <w:tcPr>
            <w:tcW w:w="823" w:type="dxa"/>
            <w:vAlign w:val="center"/>
            <w:hideMark/>
          </w:tcPr>
          <w:p w14:paraId="09EF9036" w14:textId="77777777" w:rsidR="00C62303" w:rsidRPr="00C62303" w:rsidRDefault="00C62303" w:rsidP="00307B84">
            <w:pPr>
              <w:spacing w:line="480" w:lineRule="auto"/>
              <w:jc w:val="center"/>
              <w:rPr>
                <w:sz w:val="16"/>
                <w:szCs w:val="16"/>
              </w:rPr>
            </w:pPr>
            <w:r w:rsidRPr="00C62303">
              <w:rPr>
                <w:sz w:val="16"/>
                <w:szCs w:val="16"/>
              </w:rPr>
              <w:t>6 doses over 3 or 5 days and 4 doses over 2 days</w:t>
            </w:r>
          </w:p>
        </w:tc>
        <w:tc>
          <w:tcPr>
            <w:tcW w:w="753" w:type="dxa"/>
            <w:vAlign w:val="center"/>
            <w:hideMark/>
          </w:tcPr>
          <w:p w14:paraId="467C1E3D" w14:textId="77777777" w:rsidR="00C62303" w:rsidRPr="00C62303" w:rsidRDefault="00C62303" w:rsidP="00307B84">
            <w:pPr>
              <w:spacing w:line="480" w:lineRule="auto"/>
              <w:jc w:val="center"/>
              <w:rPr>
                <w:sz w:val="16"/>
                <w:szCs w:val="16"/>
              </w:rPr>
            </w:pPr>
            <w:r w:rsidRPr="00C62303">
              <w:rPr>
                <w:sz w:val="16"/>
                <w:szCs w:val="16"/>
              </w:rPr>
              <w:t>10.2 [6.96-13.3: 8.73-10.7]</w:t>
            </w:r>
          </w:p>
        </w:tc>
        <w:tc>
          <w:tcPr>
            <w:tcW w:w="818" w:type="dxa"/>
            <w:vAlign w:val="center"/>
            <w:hideMark/>
          </w:tcPr>
          <w:p w14:paraId="22A0F3F6" w14:textId="77777777" w:rsidR="00C62303" w:rsidRPr="00C62303" w:rsidRDefault="00C62303" w:rsidP="00307B84">
            <w:pPr>
              <w:spacing w:line="480" w:lineRule="auto"/>
              <w:jc w:val="center"/>
              <w:rPr>
                <w:sz w:val="16"/>
                <w:szCs w:val="16"/>
              </w:rPr>
            </w:pPr>
            <w:r w:rsidRPr="00C62303">
              <w:rPr>
                <w:sz w:val="16"/>
                <w:szCs w:val="16"/>
              </w:rPr>
              <w:t>Venous plasma</w:t>
            </w:r>
          </w:p>
        </w:tc>
        <w:tc>
          <w:tcPr>
            <w:tcW w:w="697" w:type="dxa"/>
            <w:vAlign w:val="center"/>
            <w:hideMark/>
          </w:tcPr>
          <w:p w14:paraId="13BBEA21" w14:textId="77777777" w:rsidR="00C62303" w:rsidRPr="00C62303" w:rsidRDefault="00C62303" w:rsidP="00307B84">
            <w:pPr>
              <w:spacing w:line="480" w:lineRule="auto"/>
              <w:jc w:val="center"/>
              <w:rPr>
                <w:sz w:val="16"/>
                <w:szCs w:val="16"/>
              </w:rPr>
            </w:pPr>
            <w:r w:rsidRPr="00C62303">
              <w:rPr>
                <w:sz w:val="16"/>
                <w:szCs w:val="16"/>
              </w:rPr>
              <w:t>633</w:t>
            </w:r>
          </w:p>
        </w:tc>
        <w:tc>
          <w:tcPr>
            <w:tcW w:w="1292" w:type="dxa"/>
            <w:vAlign w:val="center"/>
            <w:hideMark/>
          </w:tcPr>
          <w:p w14:paraId="2B11AB96" w14:textId="77777777" w:rsidR="00C62303" w:rsidRPr="00C62303" w:rsidRDefault="00C62303" w:rsidP="00307B84">
            <w:pPr>
              <w:spacing w:line="480" w:lineRule="auto"/>
              <w:jc w:val="center"/>
              <w:rPr>
                <w:sz w:val="16"/>
                <w:szCs w:val="16"/>
              </w:rPr>
            </w:pPr>
            <w:r w:rsidRPr="00C62303">
              <w:rPr>
                <w:sz w:val="16"/>
                <w:szCs w:val="16"/>
              </w:rPr>
              <w:t>13 [9-13: 12-13]</w:t>
            </w:r>
          </w:p>
        </w:tc>
        <w:tc>
          <w:tcPr>
            <w:tcW w:w="701" w:type="dxa"/>
            <w:vAlign w:val="center"/>
            <w:hideMark/>
          </w:tcPr>
          <w:p w14:paraId="5FF06ACA" w14:textId="77777777" w:rsidR="00C62303" w:rsidRPr="00C62303" w:rsidRDefault="005F093A" w:rsidP="00307B84">
            <w:pPr>
              <w:spacing w:line="480" w:lineRule="auto"/>
              <w:jc w:val="center"/>
              <w:rPr>
                <w:sz w:val="16"/>
                <w:szCs w:val="16"/>
              </w:rPr>
            </w:pPr>
            <w:r>
              <w:rPr>
                <w:sz w:val="16"/>
                <w:szCs w:val="16"/>
              </w:rPr>
              <w:t>-</w:t>
            </w:r>
          </w:p>
        </w:tc>
        <w:tc>
          <w:tcPr>
            <w:tcW w:w="1292" w:type="dxa"/>
            <w:vAlign w:val="center"/>
            <w:hideMark/>
          </w:tcPr>
          <w:p w14:paraId="253DA44C" w14:textId="77777777" w:rsidR="00C62303" w:rsidRPr="00C62303" w:rsidRDefault="005F093A" w:rsidP="00307B84">
            <w:pPr>
              <w:spacing w:line="480" w:lineRule="auto"/>
              <w:jc w:val="center"/>
              <w:rPr>
                <w:sz w:val="16"/>
                <w:szCs w:val="16"/>
              </w:rPr>
            </w:pPr>
            <w:r>
              <w:rPr>
                <w:sz w:val="16"/>
                <w:szCs w:val="16"/>
              </w:rPr>
              <w:t>-</w:t>
            </w:r>
          </w:p>
        </w:tc>
        <w:tc>
          <w:tcPr>
            <w:tcW w:w="1057" w:type="dxa"/>
            <w:vAlign w:val="center"/>
            <w:hideMark/>
          </w:tcPr>
          <w:p w14:paraId="48D4B414" w14:textId="77777777" w:rsidR="00C62303" w:rsidRPr="00C62303" w:rsidRDefault="00C62303" w:rsidP="00307B84">
            <w:pPr>
              <w:spacing w:line="480" w:lineRule="auto"/>
              <w:jc w:val="center"/>
              <w:rPr>
                <w:sz w:val="16"/>
                <w:szCs w:val="16"/>
              </w:rPr>
            </w:pPr>
            <w:r w:rsidRPr="00C62303">
              <w:rPr>
                <w:sz w:val="16"/>
                <w:szCs w:val="16"/>
              </w:rPr>
              <w:t>64.7/35.3</w:t>
            </w:r>
          </w:p>
        </w:tc>
        <w:tc>
          <w:tcPr>
            <w:tcW w:w="693" w:type="dxa"/>
            <w:vAlign w:val="center"/>
            <w:hideMark/>
          </w:tcPr>
          <w:p w14:paraId="230D2D26" w14:textId="77777777" w:rsidR="00C62303" w:rsidRPr="00C62303" w:rsidRDefault="00C62303" w:rsidP="00307B84">
            <w:pPr>
              <w:spacing w:line="480" w:lineRule="auto"/>
              <w:jc w:val="center"/>
              <w:rPr>
                <w:sz w:val="16"/>
                <w:szCs w:val="16"/>
              </w:rPr>
            </w:pPr>
            <w:r w:rsidRPr="00C62303">
              <w:rPr>
                <w:sz w:val="16"/>
                <w:szCs w:val="16"/>
              </w:rPr>
              <w:t>23 [15-50: 20-30]</w:t>
            </w:r>
          </w:p>
        </w:tc>
        <w:tc>
          <w:tcPr>
            <w:tcW w:w="988" w:type="dxa"/>
            <w:vAlign w:val="center"/>
            <w:hideMark/>
          </w:tcPr>
          <w:p w14:paraId="4B89C207" w14:textId="77777777" w:rsidR="00C62303" w:rsidRPr="00C62303" w:rsidRDefault="00C62303" w:rsidP="00307B84">
            <w:pPr>
              <w:spacing w:line="480" w:lineRule="auto"/>
              <w:jc w:val="center"/>
              <w:rPr>
                <w:sz w:val="16"/>
                <w:szCs w:val="16"/>
              </w:rPr>
            </w:pPr>
            <w:r w:rsidRPr="00C62303">
              <w:rPr>
                <w:sz w:val="16"/>
                <w:szCs w:val="16"/>
              </w:rPr>
              <w:t>47 [36-69: 44.8-55]</w:t>
            </w:r>
          </w:p>
        </w:tc>
        <w:tc>
          <w:tcPr>
            <w:tcW w:w="778" w:type="dxa"/>
            <w:vAlign w:val="center"/>
            <w:hideMark/>
          </w:tcPr>
          <w:p w14:paraId="7EE55B5C" w14:textId="77777777" w:rsidR="00C62303" w:rsidRPr="00C62303" w:rsidRDefault="005F093A" w:rsidP="00307B84">
            <w:pPr>
              <w:spacing w:line="480" w:lineRule="auto"/>
              <w:jc w:val="center"/>
              <w:rPr>
                <w:sz w:val="16"/>
                <w:szCs w:val="16"/>
              </w:rPr>
            </w:pPr>
            <w:r>
              <w:rPr>
                <w:sz w:val="16"/>
                <w:szCs w:val="16"/>
              </w:rPr>
              <w:t>-</w:t>
            </w:r>
          </w:p>
        </w:tc>
        <w:tc>
          <w:tcPr>
            <w:tcW w:w="1105" w:type="dxa"/>
            <w:vAlign w:val="center"/>
            <w:hideMark/>
          </w:tcPr>
          <w:p w14:paraId="3FEEC9F0" w14:textId="77777777" w:rsidR="00C62303" w:rsidRPr="00C62303" w:rsidRDefault="00C62303" w:rsidP="00307B84">
            <w:pPr>
              <w:spacing w:line="480" w:lineRule="auto"/>
              <w:jc w:val="center"/>
              <w:rPr>
                <w:sz w:val="16"/>
                <w:szCs w:val="16"/>
              </w:rPr>
            </w:pPr>
            <w:r w:rsidRPr="00C62303">
              <w:rPr>
                <w:sz w:val="16"/>
                <w:szCs w:val="16"/>
              </w:rPr>
              <w:t>13300 [529-176000: 4430-39200]</w:t>
            </w:r>
          </w:p>
        </w:tc>
        <w:tc>
          <w:tcPr>
            <w:tcW w:w="814" w:type="dxa"/>
            <w:vAlign w:val="center"/>
            <w:hideMark/>
          </w:tcPr>
          <w:p w14:paraId="46C5DD38"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2FC48FCD" w14:textId="77777777" w:rsidR="00C62303" w:rsidRPr="00C62303" w:rsidRDefault="005F093A" w:rsidP="00307B84">
            <w:pPr>
              <w:spacing w:line="480" w:lineRule="auto"/>
              <w:jc w:val="center"/>
              <w:rPr>
                <w:sz w:val="16"/>
                <w:szCs w:val="16"/>
              </w:rPr>
            </w:pPr>
            <w:r>
              <w:rPr>
                <w:sz w:val="16"/>
                <w:szCs w:val="16"/>
              </w:rPr>
              <w:t>-</w:t>
            </w:r>
          </w:p>
        </w:tc>
      </w:tr>
      <w:tr w:rsidR="005A0F61" w:rsidRPr="00C62303" w14:paraId="15E5E04A" w14:textId="77777777" w:rsidTr="00A6076E">
        <w:trPr>
          <w:trHeight w:val="675"/>
          <w:jc w:val="center"/>
        </w:trPr>
        <w:tc>
          <w:tcPr>
            <w:tcW w:w="738" w:type="dxa"/>
            <w:vAlign w:val="center"/>
            <w:hideMark/>
          </w:tcPr>
          <w:p w14:paraId="3FA2F534" w14:textId="4040D116" w:rsidR="00C62303" w:rsidRPr="00C62303" w:rsidRDefault="002D0C18" w:rsidP="000B45A4">
            <w:pPr>
              <w:spacing w:line="480" w:lineRule="auto"/>
              <w:jc w:val="center"/>
              <w:rPr>
                <w:sz w:val="16"/>
                <w:szCs w:val="16"/>
              </w:rPr>
            </w:pPr>
            <w:r>
              <w:rPr>
                <w:sz w:val="16"/>
                <w:szCs w:val="16"/>
              </w:rPr>
              <w:fldChar w:fldCharType="begin">
                <w:fldData xml:space="preserve">PEVuZE5vdGU+PENpdGU+PEF1dGhvcj52YW4gVnVndDwvQXV0aG9yPjxZZWFyPjIwMDA8L1llYXI+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=
</w:fldData>
              </w:fldChar>
            </w:r>
            <w:r w:rsidR="000B45A4">
              <w:rPr>
                <w:sz w:val="16"/>
                <w:szCs w:val="16"/>
              </w:rPr>
              <w:instrText xml:space="preserve"> ADDIN EN.CITE </w:instrText>
            </w:r>
            <w:r w:rsidR="000B45A4">
              <w:rPr>
                <w:sz w:val="16"/>
                <w:szCs w:val="16"/>
              </w:rPr>
              <w:fldChar w:fldCharType="begin">
                <w:fldData xml:space="preserve">PEVuZE5vdGU+PENpdGU+PEF1dGhvcj52YW4gVnVndDwvQXV0aG9yPjxZZWFyPjIwMDA8L1llYXI+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=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20" w:tooltip="van Vugt, 2000 #34" w:history="1">
              <w:r w:rsidR="000B45A4">
                <w:rPr>
                  <w:noProof/>
                  <w:sz w:val="16"/>
                  <w:szCs w:val="16"/>
                </w:rPr>
                <w:t>20</w:t>
              </w:r>
            </w:hyperlink>
            <w:r w:rsidR="000B45A4">
              <w:rPr>
                <w:noProof/>
                <w:sz w:val="16"/>
                <w:szCs w:val="16"/>
              </w:rPr>
              <w:t>]</w:t>
            </w:r>
            <w:r>
              <w:rPr>
                <w:sz w:val="16"/>
                <w:szCs w:val="16"/>
              </w:rPr>
              <w:fldChar w:fldCharType="end"/>
            </w:r>
          </w:p>
        </w:tc>
        <w:tc>
          <w:tcPr>
            <w:tcW w:w="639" w:type="dxa"/>
            <w:vAlign w:val="center"/>
            <w:hideMark/>
          </w:tcPr>
          <w:p w14:paraId="69A59ED6" w14:textId="4AC05040" w:rsidR="00C62303" w:rsidRPr="00C62303" w:rsidRDefault="00FF2E3E" w:rsidP="00307B84">
            <w:pPr>
              <w:spacing w:line="480" w:lineRule="auto"/>
              <w:jc w:val="center"/>
              <w:rPr>
                <w:sz w:val="16"/>
                <w:szCs w:val="16"/>
              </w:rPr>
            </w:pPr>
            <w:r>
              <w:rPr>
                <w:sz w:val="16"/>
                <w:szCs w:val="16"/>
              </w:rPr>
              <w:t>19</w:t>
            </w:r>
            <w:r w:rsidR="00C62303" w:rsidRPr="00C62303">
              <w:rPr>
                <w:sz w:val="16"/>
                <w:szCs w:val="16"/>
              </w:rPr>
              <w:t>, 17</w:t>
            </w:r>
          </w:p>
        </w:tc>
        <w:tc>
          <w:tcPr>
            <w:tcW w:w="611" w:type="dxa"/>
            <w:vAlign w:val="center"/>
            <w:hideMark/>
          </w:tcPr>
          <w:p w14:paraId="11CB5482" w14:textId="77777777" w:rsidR="00C62303" w:rsidRPr="00C62303" w:rsidRDefault="00C62303" w:rsidP="00307B84">
            <w:pPr>
              <w:spacing w:line="480" w:lineRule="auto"/>
              <w:jc w:val="center"/>
              <w:rPr>
                <w:sz w:val="16"/>
                <w:szCs w:val="16"/>
              </w:rPr>
            </w:pPr>
            <w:r w:rsidRPr="00C62303">
              <w:rPr>
                <w:sz w:val="16"/>
                <w:szCs w:val="16"/>
              </w:rPr>
              <w:t>147</w:t>
            </w:r>
          </w:p>
        </w:tc>
        <w:tc>
          <w:tcPr>
            <w:tcW w:w="823" w:type="dxa"/>
            <w:vAlign w:val="center"/>
            <w:hideMark/>
          </w:tcPr>
          <w:p w14:paraId="4075ADC2"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7D97BD98" w14:textId="77777777" w:rsidR="00C62303" w:rsidRPr="00C62303" w:rsidRDefault="00C62303" w:rsidP="00307B84">
            <w:pPr>
              <w:spacing w:line="480" w:lineRule="auto"/>
              <w:jc w:val="center"/>
              <w:rPr>
                <w:sz w:val="16"/>
                <w:szCs w:val="16"/>
              </w:rPr>
            </w:pPr>
            <w:r w:rsidRPr="00C62303">
              <w:rPr>
                <w:sz w:val="16"/>
                <w:szCs w:val="16"/>
              </w:rPr>
              <w:t>9.7 [5.93-16: 8.73-10.9]</w:t>
            </w:r>
          </w:p>
        </w:tc>
        <w:tc>
          <w:tcPr>
            <w:tcW w:w="818" w:type="dxa"/>
            <w:vAlign w:val="center"/>
            <w:hideMark/>
          </w:tcPr>
          <w:p w14:paraId="4151736B" w14:textId="77777777" w:rsidR="00C62303" w:rsidRPr="00C62303" w:rsidRDefault="00C62303" w:rsidP="00307B84">
            <w:pPr>
              <w:spacing w:line="480" w:lineRule="auto"/>
              <w:jc w:val="center"/>
              <w:rPr>
                <w:sz w:val="16"/>
                <w:szCs w:val="16"/>
              </w:rPr>
            </w:pPr>
            <w:r w:rsidRPr="00C62303">
              <w:rPr>
                <w:sz w:val="16"/>
                <w:szCs w:val="16"/>
              </w:rPr>
              <w:t>Venous plasma</w:t>
            </w:r>
          </w:p>
        </w:tc>
        <w:tc>
          <w:tcPr>
            <w:tcW w:w="697" w:type="dxa"/>
            <w:vAlign w:val="center"/>
            <w:hideMark/>
          </w:tcPr>
          <w:p w14:paraId="6CC5ABCE" w14:textId="77777777" w:rsidR="00C62303" w:rsidRPr="00C62303" w:rsidRDefault="00C62303" w:rsidP="00307B84">
            <w:pPr>
              <w:spacing w:line="480" w:lineRule="auto"/>
              <w:jc w:val="center"/>
              <w:rPr>
                <w:sz w:val="16"/>
                <w:szCs w:val="16"/>
              </w:rPr>
            </w:pPr>
            <w:r w:rsidRPr="00C62303">
              <w:rPr>
                <w:sz w:val="16"/>
                <w:szCs w:val="16"/>
              </w:rPr>
              <w:t>715</w:t>
            </w:r>
          </w:p>
        </w:tc>
        <w:tc>
          <w:tcPr>
            <w:tcW w:w="1292" w:type="dxa"/>
            <w:vAlign w:val="center"/>
            <w:hideMark/>
          </w:tcPr>
          <w:p w14:paraId="765CF92A" w14:textId="77777777" w:rsidR="00C62303" w:rsidRPr="00C62303" w:rsidRDefault="00C62303" w:rsidP="00307B84">
            <w:pPr>
              <w:spacing w:line="480" w:lineRule="auto"/>
              <w:jc w:val="center"/>
              <w:rPr>
                <w:sz w:val="16"/>
                <w:szCs w:val="16"/>
              </w:rPr>
            </w:pPr>
            <w:r w:rsidRPr="00C62303">
              <w:rPr>
                <w:sz w:val="16"/>
                <w:szCs w:val="16"/>
              </w:rPr>
              <w:t>5 [3-6: 5-5]</w:t>
            </w:r>
          </w:p>
        </w:tc>
        <w:tc>
          <w:tcPr>
            <w:tcW w:w="701" w:type="dxa"/>
            <w:vAlign w:val="center"/>
            <w:hideMark/>
          </w:tcPr>
          <w:p w14:paraId="67CFBFDC" w14:textId="77777777" w:rsidR="00C62303" w:rsidRPr="00C62303" w:rsidRDefault="005F093A" w:rsidP="00307B84">
            <w:pPr>
              <w:spacing w:line="480" w:lineRule="auto"/>
              <w:jc w:val="center"/>
              <w:rPr>
                <w:sz w:val="16"/>
                <w:szCs w:val="16"/>
              </w:rPr>
            </w:pPr>
            <w:r>
              <w:rPr>
                <w:sz w:val="16"/>
                <w:szCs w:val="16"/>
              </w:rPr>
              <w:t>-</w:t>
            </w:r>
          </w:p>
        </w:tc>
        <w:tc>
          <w:tcPr>
            <w:tcW w:w="1292" w:type="dxa"/>
            <w:vAlign w:val="center"/>
            <w:hideMark/>
          </w:tcPr>
          <w:p w14:paraId="280041A6" w14:textId="77777777" w:rsidR="00C62303" w:rsidRPr="00C62303" w:rsidRDefault="005F093A" w:rsidP="00307B84">
            <w:pPr>
              <w:spacing w:line="480" w:lineRule="auto"/>
              <w:jc w:val="center"/>
              <w:rPr>
                <w:sz w:val="16"/>
                <w:szCs w:val="16"/>
              </w:rPr>
            </w:pPr>
            <w:r>
              <w:rPr>
                <w:sz w:val="16"/>
                <w:szCs w:val="16"/>
              </w:rPr>
              <w:t>-</w:t>
            </w:r>
          </w:p>
        </w:tc>
        <w:tc>
          <w:tcPr>
            <w:tcW w:w="1057" w:type="dxa"/>
            <w:vAlign w:val="center"/>
            <w:hideMark/>
          </w:tcPr>
          <w:p w14:paraId="2CE35845" w14:textId="77777777" w:rsidR="00C62303" w:rsidRPr="00C62303" w:rsidRDefault="00C62303" w:rsidP="00307B84">
            <w:pPr>
              <w:spacing w:line="480" w:lineRule="auto"/>
              <w:jc w:val="center"/>
              <w:rPr>
                <w:sz w:val="16"/>
                <w:szCs w:val="16"/>
              </w:rPr>
            </w:pPr>
            <w:r w:rsidRPr="00C62303">
              <w:rPr>
                <w:sz w:val="16"/>
                <w:szCs w:val="16"/>
              </w:rPr>
              <w:t>72.8/27.2</w:t>
            </w:r>
          </w:p>
        </w:tc>
        <w:tc>
          <w:tcPr>
            <w:tcW w:w="693" w:type="dxa"/>
            <w:vAlign w:val="center"/>
            <w:hideMark/>
          </w:tcPr>
          <w:p w14:paraId="28BE162D" w14:textId="77777777" w:rsidR="00C62303" w:rsidRPr="00C62303" w:rsidRDefault="00C62303" w:rsidP="00307B84">
            <w:pPr>
              <w:spacing w:line="480" w:lineRule="auto"/>
              <w:jc w:val="center"/>
              <w:rPr>
                <w:sz w:val="16"/>
                <w:szCs w:val="16"/>
              </w:rPr>
            </w:pPr>
            <w:r w:rsidRPr="00C62303">
              <w:rPr>
                <w:sz w:val="16"/>
                <w:szCs w:val="16"/>
              </w:rPr>
              <w:t>22 [2-63: 16-30]</w:t>
            </w:r>
          </w:p>
        </w:tc>
        <w:tc>
          <w:tcPr>
            <w:tcW w:w="988" w:type="dxa"/>
            <w:vAlign w:val="center"/>
            <w:hideMark/>
          </w:tcPr>
          <w:p w14:paraId="1F657E49" w14:textId="77777777" w:rsidR="00C62303" w:rsidRPr="00C62303" w:rsidRDefault="00C62303" w:rsidP="00307B84">
            <w:pPr>
              <w:spacing w:line="480" w:lineRule="auto"/>
              <w:jc w:val="center"/>
              <w:rPr>
                <w:sz w:val="16"/>
                <w:szCs w:val="16"/>
              </w:rPr>
            </w:pPr>
            <w:r w:rsidRPr="00C62303">
              <w:rPr>
                <w:sz w:val="16"/>
                <w:szCs w:val="16"/>
              </w:rPr>
              <w:t>49.5 [8-81: 41-55]</w:t>
            </w:r>
          </w:p>
        </w:tc>
        <w:tc>
          <w:tcPr>
            <w:tcW w:w="778" w:type="dxa"/>
            <w:vAlign w:val="center"/>
            <w:hideMark/>
          </w:tcPr>
          <w:p w14:paraId="13AA8A5E" w14:textId="77777777" w:rsidR="00C62303" w:rsidRPr="00C62303" w:rsidRDefault="00C62303" w:rsidP="00307B84">
            <w:pPr>
              <w:spacing w:line="480" w:lineRule="auto"/>
              <w:jc w:val="center"/>
              <w:rPr>
                <w:sz w:val="16"/>
                <w:szCs w:val="16"/>
              </w:rPr>
            </w:pPr>
            <w:r w:rsidRPr="00C62303">
              <w:rPr>
                <w:sz w:val="16"/>
                <w:szCs w:val="16"/>
              </w:rPr>
              <w:t>-1.34 [-3.07-2.08: -2.17--0.242]</w:t>
            </w:r>
          </w:p>
        </w:tc>
        <w:tc>
          <w:tcPr>
            <w:tcW w:w="1105" w:type="dxa"/>
            <w:vAlign w:val="center"/>
            <w:hideMark/>
          </w:tcPr>
          <w:p w14:paraId="108AF571" w14:textId="77777777" w:rsidR="00C62303" w:rsidRPr="00C62303" w:rsidRDefault="00C62303" w:rsidP="00307B84">
            <w:pPr>
              <w:spacing w:line="480" w:lineRule="auto"/>
              <w:jc w:val="center"/>
              <w:rPr>
                <w:sz w:val="16"/>
                <w:szCs w:val="16"/>
              </w:rPr>
            </w:pPr>
            <w:r w:rsidRPr="00C62303">
              <w:rPr>
                <w:sz w:val="16"/>
                <w:szCs w:val="16"/>
              </w:rPr>
              <w:t>6260 [264-165000: 2410-34100]</w:t>
            </w:r>
          </w:p>
        </w:tc>
        <w:tc>
          <w:tcPr>
            <w:tcW w:w="814" w:type="dxa"/>
            <w:vAlign w:val="center"/>
            <w:hideMark/>
          </w:tcPr>
          <w:p w14:paraId="3DF6B9DB"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3D44DD2D" w14:textId="77777777" w:rsidR="00C62303" w:rsidRPr="00C62303" w:rsidRDefault="005F093A" w:rsidP="00307B84">
            <w:pPr>
              <w:spacing w:line="480" w:lineRule="auto"/>
              <w:jc w:val="center"/>
              <w:rPr>
                <w:sz w:val="16"/>
                <w:szCs w:val="16"/>
              </w:rPr>
            </w:pPr>
            <w:r>
              <w:rPr>
                <w:sz w:val="16"/>
                <w:szCs w:val="16"/>
              </w:rPr>
              <w:t>-</w:t>
            </w:r>
          </w:p>
        </w:tc>
      </w:tr>
      <w:tr w:rsidR="005A0F61" w:rsidRPr="00C62303" w14:paraId="1257F0EE" w14:textId="77777777" w:rsidTr="00A6076E">
        <w:trPr>
          <w:trHeight w:val="675"/>
          <w:jc w:val="center"/>
        </w:trPr>
        <w:tc>
          <w:tcPr>
            <w:tcW w:w="738" w:type="dxa"/>
            <w:vAlign w:val="center"/>
            <w:hideMark/>
          </w:tcPr>
          <w:p w14:paraId="2EDA41AA" w14:textId="42DAB13B" w:rsidR="00C62303" w:rsidRPr="00C62303" w:rsidRDefault="002D0C18" w:rsidP="000B45A4">
            <w:pPr>
              <w:spacing w:line="480" w:lineRule="auto"/>
              <w:jc w:val="center"/>
              <w:rPr>
                <w:sz w:val="16"/>
                <w:szCs w:val="16"/>
              </w:rPr>
            </w:pPr>
            <w:r>
              <w:rPr>
                <w:sz w:val="16"/>
                <w:szCs w:val="16"/>
              </w:rPr>
              <w:lastRenderedPageBreak/>
              <w:fldChar w:fldCharType="begin">
                <w:fldData xml:space="preserve">PEVuZE5vdGU+PENpdGU+PEF1dGhvcj5EZW5pczwvQXV0aG9yPjxZZWFyPjIwMDY8L1llYXI+PFJl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</w:fldData>
              </w:fldChar>
            </w:r>
            <w:r w:rsidR="000B45A4">
              <w:rPr>
                <w:sz w:val="16"/>
                <w:szCs w:val="16"/>
              </w:rPr>
              <w:instrText xml:space="preserve"> ADDIN EN.CITE </w:instrText>
            </w:r>
            <w:r w:rsidR="000B45A4">
              <w:rPr>
                <w:sz w:val="16"/>
                <w:szCs w:val="16"/>
              </w:rPr>
              <w:fldChar w:fldCharType="begin">
                <w:fldData xml:space="preserve">PEVuZE5vdGU+PENpdGU+PEF1dGhvcj5EZW5pczwvQXV0aG9yPjxZZWFyPjIwMDY8L1llYXI+PFJl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21" w:tooltip="Denis, 2006 #32" w:history="1">
              <w:r w:rsidR="000B45A4">
                <w:rPr>
                  <w:noProof/>
                  <w:sz w:val="16"/>
                  <w:szCs w:val="16"/>
                </w:rPr>
                <w:t>21</w:t>
              </w:r>
            </w:hyperlink>
            <w:r w:rsidR="000B45A4">
              <w:rPr>
                <w:noProof/>
                <w:sz w:val="16"/>
                <w:szCs w:val="16"/>
              </w:rPr>
              <w:t>]</w:t>
            </w:r>
            <w:r>
              <w:rPr>
                <w:sz w:val="16"/>
                <w:szCs w:val="16"/>
              </w:rPr>
              <w:fldChar w:fldCharType="end"/>
            </w:r>
          </w:p>
        </w:tc>
        <w:tc>
          <w:tcPr>
            <w:tcW w:w="639" w:type="dxa"/>
            <w:vAlign w:val="center"/>
            <w:hideMark/>
          </w:tcPr>
          <w:p w14:paraId="0615D4E1" w14:textId="260E7E5F" w:rsidR="00C62303" w:rsidRPr="00C62303" w:rsidRDefault="00FF2E3E" w:rsidP="00307B84">
            <w:pPr>
              <w:spacing w:line="480" w:lineRule="auto"/>
              <w:jc w:val="center"/>
              <w:rPr>
                <w:sz w:val="16"/>
                <w:szCs w:val="16"/>
              </w:rPr>
            </w:pPr>
            <w:r w:rsidRPr="00C62303">
              <w:rPr>
                <w:sz w:val="16"/>
                <w:szCs w:val="16"/>
              </w:rPr>
              <w:t>2</w:t>
            </w:r>
            <w:r>
              <w:rPr>
                <w:sz w:val="16"/>
                <w:szCs w:val="16"/>
              </w:rPr>
              <w:t>0</w:t>
            </w:r>
          </w:p>
        </w:tc>
        <w:tc>
          <w:tcPr>
            <w:tcW w:w="611" w:type="dxa"/>
            <w:vAlign w:val="center"/>
            <w:hideMark/>
          </w:tcPr>
          <w:p w14:paraId="0E945F1C" w14:textId="77777777" w:rsidR="00C62303" w:rsidRPr="00C62303" w:rsidRDefault="00C62303" w:rsidP="00307B84">
            <w:pPr>
              <w:spacing w:line="480" w:lineRule="auto"/>
              <w:jc w:val="center"/>
              <w:rPr>
                <w:sz w:val="16"/>
                <w:szCs w:val="16"/>
              </w:rPr>
            </w:pPr>
            <w:r w:rsidRPr="00C62303">
              <w:rPr>
                <w:sz w:val="16"/>
                <w:szCs w:val="16"/>
              </w:rPr>
              <w:t>79</w:t>
            </w:r>
          </w:p>
        </w:tc>
        <w:tc>
          <w:tcPr>
            <w:tcW w:w="823" w:type="dxa"/>
            <w:vAlign w:val="center"/>
            <w:hideMark/>
          </w:tcPr>
          <w:p w14:paraId="6D115E74"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4E618B90" w14:textId="77777777" w:rsidR="00C62303" w:rsidRPr="00C62303" w:rsidRDefault="00C62303" w:rsidP="00307B84">
            <w:pPr>
              <w:spacing w:line="480" w:lineRule="auto"/>
              <w:jc w:val="center"/>
              <w:rPr>
                <w:sz w:val="16"/>
                <w:szCs w:val="16"/>
              </w:rPr>
            </w:pPr>
            <w:r w:rsidRPr="00C62303">
              <w:rPr>
                <w:sz w:val="16"/>
                <w:szCs w:val="16"/>
              </w:rPr>
              <w:t>9.6 [7.27-14.1: 8.73-10.9]</w:t>
            </w:r>
          </w:p>
        </w:tc>
        <w:tc>
          <w:tcPr>
            <w:tcW w:w="818" w:type="dxa"/>
            <w:vAlign w:val="center"/>
            <w:hideMark/>
          </w:tcPr>
          <w:p w14:paraId="0F34043C" w14:textId="77777777" w:rsidR="00C62303" w:rsidRPr="00C62303" w:rsidRDefault="00C62303" w:rsidP="00307B84">
            <w:pPr>
              <w:spacing w:line="480" w:lineRule="auto"/>
              <w:jc w:val="center"/>
              <w:rPr>
                <w:sz w:val="16"/>
                <w:szCs w:val="16"/>
              </w:rPr>
            </w:pPr>
            <w:r w:rsidRPr="00C62303">
              <w:rPr>
                <w:sz w:val="16"/>
                <w:szCs w:val="16"/>
              </w:rPr>
              <w:t>Venous plasma</w:t>
            </w:r>
          </w:p>
        </w:tc>
        <w:tc>
          <w:tcPr>
            <w:tcW w:w="697" w:type="dxa"/>
            <w:vAlign w:val="center"/>
            <w:hideMark/>
          </w:tcPr>
          <w:p w14:paraId="59931B02" w14:textId="77777777" w:rsidR="00C62303" w:rsidRPr="00C62303" w:rsidRDefault="00C62303" w:rsidP="00307B84">
            <w:pPr>
              <w:spacing w:line="480" w:lineRule="auto"/>
              <w:jc w:val="center"/>
              <w:rPr>
                <w:sz w:val="16"/>
                <w:szCs w:val="16"/>
              </w:rPr>
            </w:pPr>
            <w:r w:rsidRPr="00C62303">
              <w:rPr>
                <w:sz w:val="16"/>
                <w:szCs w:val="16"/>
              </w:rPr>
              <w:t>79</w:t>
            </w:r>
          </w:p>
        </w:tc>
        <w:tc>
          <w:tcPr>
            <w:tcW w:w="1292" w:type="dxa"/>
            <w:vAlign w:val="center"/>
            <w:hideMark/>
          </w:tcPr>
          <w:p w14:paraId="7B7FF1D1" w14:textId="77777777" w:rsidR="00C62303" w:rsidRPr="00C62303" w:rsidRDefault="00C62303" w:rsidP="00307B84">
            <w:pPr>
              <w:spacing w:line="480" w:lineRule="auto"/>
              <w:jc w:val="center"/>
              <w:rPr>
                <w:sz w:val="16"/>
                <w:szCs w:val="16"/>
              </w:rPr>
            </w:pPr>
            <w:r w:rsidRPr="00C62303">
              <w:rPr>
                <w:sz w:val="16"/>
                <w:szCs w:val="16"/>
              </w:rPr>
              <w:t>1 [1-1: 1-1]</w:t>
            </w:r>
          </w:p>
        </w:tc>
        <w:tc>
          <w:tcPr>
            <w:tcW w:w="701" w:type="dxa"/>
            <w:vAlign w:val="center"/>
            <w:hideMark/>
          </w:tcPr>
          <w:p w14:paraId="766CD3D0" w14:textId="77777777" w:rsidR="00C62303" w:rsidRPr="00C62303" w:rsidRDefault="005F093A" w:rsidP="00307B84">
            <w:pPr>
              <w:spacing w:line="480" w:lineRule="auto"/>
              <w:jc w:val="center"/>
              <w:rPr>
                <w:sz w:val="16"/>
                <w:szCs w:val="16"/>
              </w:rPr>
            </w:pPr>
            <w:r>
              <w:rPr>
                <w:sz w:val="16"/>
                <w:szCs w:val="16"/>
              </w:rPr>
              <w:t>-</w:t>
            </w:r>
          </w:p>
        </w:tc>
        <w:tc>
          <w:tcPr>
            <w:tcW w:w="1292" w:type="dxa"/>
            <w:vAlign w:val="center"/>
            <w:hideMark/>
          </w:tcPr>
          <w:p w14:paraId="4806BA30" w14:textId="77777777" w:rsidR="00C62303" w:rsidRPr="00C62303" w:rsidRDefault="005F093A" w:rsidP="00307B84">
            <w:pPr>
              <w:spacing w:line="480" w:lineRule="auto"/>
              <w:jc w:val="center"/>
              <w:rPr>
                <w:sz w:val="16"/>
                <w:szCs w:val="16"/>
              </w:rPr>
            </w:pPr>
            <w:r>
              <w:rPr>
                <w:sz w:val="16"/>
                <w:szCs w:val="16"/>
              </w:rPr>
              <w:t>-</w:t>
            </w:r>
          </w:p>
        </w:tc>
        <w:tc>
          <w:tcPr>
            <w:tcW w:w="1057" w:type="dxa"/>
            <w:vAlign w:val="center"/>
            <w:hideMark/>
          </w:tcPr>
          <w:p w14:paraId="4521A55E" w14:textId="77777777" w:rsidR="00C62303" w:rsidRPr="00C62303" w:rsidRDefault="00C62303" w:rsidP="00307B84">
            <w:pPr>
              <w:spacing w:line="480" w:lineRule="auto"/>
              <w:jc w:val="center"/>
              <w:rPr>
                <w:sz w:val="16"/>
                <w:szCs w:val="16"/>
              </w:rPr>
            </w:pPr>
            <w:r w:rsidRPr="00C62303">
              <w:rPr>
                <w:sz w:val="16"/>
                <w:szCs w:val="16"/>
              </w:rPr>
              <w:t>81/19</w:t>
            </w:r>
          </w:p>
        </w:tc>
        <w:tc>
          <w:tcPr>
            <w:tcW w:w="693" w:type="dxa"/>
            <w:vAlign w:val="center"/>
            <w:hideMark/>
          </w:tcPr>
          <w:p w14:paraId="36D1F080" w14:textId="77777777" w:rsidR="00C62303" w:rsidRPr="00C62303" w:rsidRDefault="00C62303" w:rsidP="00307B84">
            <w:pPr>
              <w:spacing w:line="480" w:lineRule="auto"/>
              <w:jc w:val="center"/>
              <w:rPr>
                <w:sz w:val="16"/>
                <w:szCs w:val="16"/>
              </w:rPr>
            </w:pPr>
            <w:r w:rsidRPr="00C62303">
              <w:rPr>
                <w:sz w:val="16"/>
                <w:szCs w:val="16"/>
              </w:rPr>
              <w:t>23 [6-49: 18.5-29.5]</w:t>
            </w:r>
          </w:p>
        </w:tc>
        <w:tc>
          <w:tcPr>
            <w:tcW w:w="988" w:type="dxa"/>
            <w:vAlign w:val="center"/>
            <w:hideMark/>
          </w:tcPr>
          <w:p w14:paraId="2F0420D0" w14:textId="77777777" w:rsidR="00C62303" w:rsidRPr="00C62303" w:rsidRDefault="00C62303" w:rsidP="00307B84">
            <w:pPr>
              <w:spacing w:line="480" w:lineRule="auto"/>
              <w:jc w:val="center"/>
              <w:rPr>
                <w:sz w:val="16"/>
                <w:szCs w:val="16"/>
              </w:rPr>
            </w:pPr>
            <w:r w:rsidRPr="00C62303">
              <w:rPr>
                <w:sz w:val="16"/>
                <w:szCs w:val="16"/>
              </w:rPr>
              <w:t>50 [17-66: 41.5-55]</w:t>
            </w:r>
          </w:p>
        </w:tc>
        <w:tc>
          <w:tcPr>
            <w:tcW w:w="778" w:type="dxa"/>
            <w:vAlign w:val="center"/>
            <w:hideMark/>
          </w:tcPr>
          <w:p w14:paraId="4C6B9BE3" w14:textId="77777777" w:rsidR="00C62303" w:rsidRPr="00C62303" w:rsidRDefault="00C62303" w:rsidP="00307B84">
            <w:pPr>
              <w:spacing w:line="480" w:lineRule="auto"/>
              <w:jc w:val="center"/>
              <w:rPr>
                <w:sz w:val="16"/>
                <w:szCs w:val="16"/>
              </w:rPr>
            </w:pPr>
            <w:r w:rsidRPr="00C62303">
              <w:rPr>
                <w:sz w:val="16"/>
                <w:szCs w:val="16"/>
              </w:rPr>
              <w:t>-2.28 [-3.12--1.45: -2.7--1.87]</w:t>
            </w:r>
          </w:p>
        </w:tc>
        <w:tc>
          <w:tcPr>
            <w:tcW w:w="1105" w:type="dxa"/>
            <w:vAlign w:val="center"/>
            <w:hideMark/>
          </w:tcPr>
          <w:p w14:paraId="57482283" w14:textId="77777777" w:rsidR="00C62303" w:rsidRPr="00C62303" w:rsidRDefault="00C62303" w:rsidP="00307B84">
            <w:pPr>
              <w:spacing w:line="480" w:lineRule="auto"/>
              <w:jc w:val="center"/>
              <w:rPr>
                <w:sz w:val="16"/>
                <w:szCs w:val="16"/>
              </w:rPr>
            </w:pPr>
            <w:r w:rsidRPr="00C62303">
              <w:rPr>
                <w:sz w:val="16"/>
                <w:szCs w:val="16"/>
              </w:rPr>
              <w:t>19600 [21.2-1e+05: 5930-43100]</w:t>
            </w:r>
          </w:p>
        </w:tc>
        <w:tc>
          <w:tcPr>
            <w:tcW w:w="814" w:type="dxa"/>
            <w:vAlign w:val="center"/>
            <w:hideMark/>
          </w:tcPr>
          <w:p w14:paraId="0560EDA2"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728924DC" w14:textId="77777777" w:rsidR="00C62303" w:rsidRPr="00C62303" w:rsidRDefault="005F093A" w:rsidP="00307B84">
            <w:pPr>
              <w:spacing w:line="480" w:lineRule="auto"/>
              <w:jc w:val="center"/>
              <w:rPr>
                <w:sz w:val="16"/>
                <w:szCs w:val="16"/>
              </w:rPr>
            </w:pPr>
            <w:r>
              <w:rPr>
                <w:sz w:val="16"/>
                <w:szCs w:val="16"/>
              </w:rPr>
              <w:t>-</w:t>
            </w:r>
          </w:p>
        </w:tc>
      </w:tr>
      <w:tr w:rsidR="005A0F61" w:rsidRPr="00C62303" w14:paraId="463C6E8D" w14:textId="77777777" w:rsidTr="00A6076E">
        <w:trPr>
          <w:trHeight w:val="1350"/>
          <w:jc w:val="center"/>
        </w:trPr>
        <w:tc>
          <w:tcPr>
            <w:tcW w:w="738" w:type="dxa"/>
            <w:vAlign w:val="center"/>
            <w:hideMark/>
          </w:tcPr>
          <w:p w14:paraId="52C2883E" w14:textId="0E78549F" w:rsidR="00C62303" w:rsidRPr="00C62303" w:rsidRDefault="002D0C18" w:rsidP="000B45A4">
            <w:pPr>
              <w:spacing w:line="480" w:lineRule="auto"/>
              <w:jc w:val="center"/>
              <w:rPr>
                <w:sz w:val="16"/>
                <w:szCs w:val="16"/>
              </w:rPr>
            </w:pPr>
            <w:r>
              <w:rPr>
                <w:sz w:val="16"/>
                <w:szCs w:val="16"/>
              </w:rPr>
              <w:fldChar w:fldCharType="begin">
                <w:fldData xml:space="preserve">PEVuZE5vdGU+PENpdGU+PEF1dGhvcj5Bc2hsZXk8L0F1dGhvcj48WWVhcj4yMDA3PC9ZZWFyPjxS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=
</w:fldData>
              </w:fldChar>
            </w:r>
            <w:r w:rsidR="000B45A4">
              <w:rPr>
                <w:sz w:val="16"/>
                <w:szCs w:val="16"/>
              </w:rPr>
              <w:instrText xml:space="preserve"> ADDIN EN.CITE </w:instrText>
            </w:r>
            <w:r w:rsidR="000B45A4">
              <w:rPr>
                <w:sz w:val="16"/>
                <w:szCs w:val="16"/>
              </w:rPr>
              <w:fldChar w:fldCharType="begin">
                <w:fldData xml:space="preserve">PEVuZE5vdGU+PENpdGU+PEF1dGhvcj5Bc2hsZXk8L0F1dGhvcj48WWVhcj4yMDA3PC9ZZWFyPjxS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=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22" w:tooltip="Ashley, 2007 #10" w:history="1">
              <w:r w:rsidR="000B45A4">
                <w:rPr>
                  <w:noProof/>
                  <w:sz w:val="16"/>
                  <w:szCs w:val="16"/>
                </w:rPr>
                <w:t>22</w:t>
              </w:r>
            </w:hyperlink>
            <w:r w:rsidR="000B45A4">
              <w:rPr>
                <w:noProof/>
                <w:sz w:val="16"/>
                <w:szCs w:val="16"/>
              </w:rPr>
              <w:t>]</w:t>
            </w:r>
            <w:r>
              <w:rPr>
                <w:sz w:val="16"/>
                <w:szCs w:val="16"/>
              </w:rPr>
              <w:fldChar w:fldCharType="end"/>
            </w:r>
          </w:p>
        </w:tc>
        <w:tc>
          <w:tcPr>
            <w:tcW w:w="639" w:type="dxa"/>
            <w:vAlign w:val="center"/>
            <w:hideMark/>
          </w:tcPr>
          <w:p w14:paraId="0BF18BB1" w14:textId="77777777" w:rsidR="00C62303" w:rsidRPr="00C62303" w:rsidRDefault="00C62303" w:rsidP="00307B84">
            <w:pPr>
              <w:spacing w:line="480" w:lineRule="auto"/>
              <w:jc w:val="center"/>
              <w:rPr>
                <w:sz w:val="16"/>
                <w:szCs w:val="16"/>
              </w:rPr>
            </w:pPr>
            <w:r w:rsidRPr="00C62303">
              <w:rPr>
                <w:sz w:val="16"/>
                <w:szCs w:val="16"/>
              </w:rPr>
              <w:t>17</w:t>
            </w:r>
          </w:p>
        </w:tc>
        <w:tc>
          <w:tcPr>
            <w:tcW w:w="611" w:type="dxa"/>
            <w:vAlign w:val="center"/>
            <w:hideMark/>
          </w:tcPr>
          <w:p w14:paraId="4C88BE9F" w14:textId="77777777" w:rsidR="00C62303" w:rsidRPr="00C62303" w:rsidRDefault="00C62303" w:rsidP="00307B84">
            <w:pPr>
              <w:spacing w:line="480" w:lineRule="auto"/>
              <w:jc w:val="center"/>
              <w:rPr>
                <w:sz w:val="16"/>
                <w:szCs w:val="16"/>
              </w:rPr>
            </w:pPr>
            <w:r w:rsidRPr="00C62303">
              <w:rPr>
                <w:sz w:val="16"/>
                <w:szCs w:val="16"/>
              </w:rPr>
              <w:t>36</w:t>
            </w:r>
          </w:p>
        </w:tc>
        <w:tc>
          <w:tcPr>
            <w:tcW w:w="823" w:type="dxa"/>
            <w:vAlign w:val="center"/>
            <w:hideMark/>
          </w:tcPr>
          <w:p w14:paraId="3505B1E1" w14:textId="77777777" w:rsidR="00C62303" w:rsidRPr="00C62303" w:rsidRDefault="00C62303" w:rsidP="00307B84">
            <w:pPr>
              <w:spacing w:line="480" w:lineRule="auto"/>
              <w:jc w:val="center"/>
              <w:rPr>
                <w:sz w:val="16"/>
                <w:szCs w:val="16"/>
              </w:rPr>
            </w:pPr>
            <w:r w:rsidRPr="00C62303">
              <w:rPr>
                <w:sz w:val="16"/>
                <w:szCs w:val="16"/>
              </w:rPr>
              <w:t>6 doses over 3 days; 3 doses over 3 days</w:t>
            </w:r>
          </w:p>
        </w:tc>
        <w:tc>
          <w:tcPr>
            <w:tcW w:w="753" w:type="dxa"/>
            <w:vAlign w:val="center"/>
            <w:hideMark/>
          </w:tcPr>
          <w:p w14:paraId="3685CF98" w14:textId="77777777" w:rsidR="00C62303" w:rsidRPr="00C62303" w:rsidRDefault="00C62303" w:rsidP="00307B84">
            <w:pPr>
              <w:spacing w:line="480" w:lineRule="auto"/>
              <w:jc w:val="center"/>
              <w:rPr>
                <w:sz w:val="16"/>
                <w:szCs w:val="16"/>
              </w:rPr>
            </w:pPr>
            <w:r w:rsidRPr="00C62303">
              <w:rPr>
                <w:sz w:val="16"/>
                <w:szCs w:val="16"/>
              </w:rPr>
              <w:t>15.5 [7.74-20.9: 9.6-17.5]</w:t>
            </w:r>
          </w:p>
        </w:tc>
        <w:tc>
          <w:tcPr>
            <w:tcW w:w="818" w:type="dxa"/>
            <w:vAlign w:val="center"/>
            <w:hideMark/>
          </w:tcPr>
          <w:p w14:paraId="4679BF4D" w14:textId="77777777" w:rsidR="00C62303" w:rsidRPr="00C62303" w:rsidRDefault="00C62303" w:rsidP="00307B84">
            <w:pPr>
              <w:spacing w:line="480" w:lineRule="auto"/>
              <w:jc w:val="center"/>
              <w:rPr>
                <w:sz w:val="16"/>
                <w:szCs w:val="16"/>
              </w:rPr>
            </w:pPr>
            <w:r w:rsidRPr="00C62303">
              <w:rPr>
                <w:sz w:val="16"/>
                <w:szCs w:val="16"/>
              </w:rPr>
              <w:t>Venous plasma</w:t>
            </w:r>
          </w:p>
        </w:tc>
        <w:tc>
          <w:tcPr>
            <w:tcW w:w="697" w:type="dxa"/>
            <w:vAlign w:val="center"/>
            <w:hideMark/>
          </w:tcPr>
          <w:p w14:paraId="47ACD8F2" w14:textId="77777777" w:rsidR="00C62303" w:rsidRPr="00C62303" w:rsidRDefault="00C62303" w:rsidP="00307B84">
            <w:pPr>
              <w:spacing w:line="480" w:lineRule="auto"/>
              <w:jc w:val="center"/>
              <w:rPr>
                <w:sz w:val="16"/>
                <w:szCs w:val="16"/>
              </w:rPr>
            </w:pPr>
            <w:r w:rsidRPr="00C62303">
              <w:rPr>
                <w:sz w:val="16"/>
                <w:szCs w:val="16"/>
              </w:rPr>
              <w:t>463</w:t>
            </w:r>
          </w:p>
        </w:tc>
        <w:tc>
          <w:tcPr>
            <w:tcW w:w="1292" w:type="dxa"/>
            <w:vAlign w:val="center"/>
            <w:hideMark/>
          </w:tcPr>
          <w:p w14:paraId="4D0B8BF0" w14:textId="77777777" w:rsidR="00C62303" w:rsidRPr="00C62303" w:rsidRDefault="00C62303" w:rsidP="00307B84">
            <w:pPr>
              <w:spacing w:line="480" w:lineRule="auto"/>
              <w:jc w:val="center"/>
              <w:rPr>
                <w:sz w:val="16"/>
                <w:szCs w:val="16"/>
              </w:rPr>
            </w:pPr>
            <w:r w:rsidRPr="00C62303">
              <w:rPr>
                <w:sz w:val="16"/>
                <w:szCs w:val="16"/>
              </w:rPr>
              <w:t>13 [4-14: 13-14]</w:t>
            </w:r>
          </w:p>
        </w:tc>
        <w:tc>
          <w:tcPr>
            <w:tcW w:w="701" w:type="dxa"/>
            <w:vAlign w:val="center"/>
            <w:hideMark/>
          </w:tcPr>
          <w:p w14:paraId="4F044FBA" w14:textId="77777777" w:rsidR="00C62303" w:rsidRPr="00C62303" w:rsidRDefault="005F093A" w:rsidP="00307B84">
            <w:pPr>
              <w:spacing w:line="480" w:lineRule="auto"/>
              <w:jc w:val="center"/>
              <w:rPr>
                <w:sz w:val="16"/>
                <w:szCs w:val="16"/>
              </w:rPr>
            </w:pPr>
            <w:r>
              <w:rPr>
                <w:sz w:val="16"/>
                <w:szCs w:val="16"/>
              </w:rPr>
              <w:t>-</w:t>
            </w:r>
          </w:p>
        </w:tc>
        <w:tc>
          <w:tcPr>
            <w:tcW w:w="1292" w:type="dxa"/>
            <w:vAlign w:val="center"/>
            <w:hideMark/>
          </w:tcPr>
          <w:p w14:paraId="73736EBB" w14:textId="77777777" w:rsidR="00C62303" w:rsidRPr="00C62303" w:rsidRDefault="005F093A" w:rsidP="00307B84">
            <w:pPr>
              <w:spacing w:line="480" w:lineRule="auto"/>
              <w:jc w:val="center"/>
              <w:rPr>
                <w:sz w:val="16"/>
                <w:szCs w:val="16"/>
              </w:rPr>
            </w:pPr>
            <w:r>
              <w:rPr>
                <w:sz w:val="16"/>
                <w:szCs w:val="16"/>
              </w:rPr>
              <w:t>-</w:t>
            </w:r>
          </w:p>
        </w:tc>
        <w:tc>
          <w:tcPr>
            <w:tcW w:w="1057" w:type="dxa"/>
            <w:vAlign w:val="center"/>
            <w:hideMark/>
          </w:tcPr>
          <w:p w14:paraId="2E6BE5CF" w14:textId="77777777" w:rsidR="00C62303" w:rsidRPr="00C62303" w:rsidRDefault="00C62303" w:rsidP="00307B84">
            <w:pPr>
              <w:spacing w:line="480" w:lineRule="auto"/>
              <w:jc w:val="center"/>
              <w:rPr>
                <w:sz w:val="16"/>
                <w:szCs w:val="16"/>
              </w:rPr>
            </w:pPr>
            <w:r w:rsidRPr="00C62303">
              <w:rPr>
                <w:sz w:val="16"/>
                <w:szCs w:val="16"/>
              </w:rPr>
              <w:t>86.1/13.9</w:t>
            </w:r>
          </w:p>
        </w:tc>
        <w:tc>
          <w:tcPr>
            <w:tcW w:w="693" w:type="dxa"/>
            <w:vAlign w:val="center"/>
            <w:hideMark/>
          </w:tcPr>
          <w:p w14:paraId="7C5C02FF" w14:textId="77777777" w:rsidR="00C62303" w:rsidRPr="00C62303" w:rsidRDefault="00C62303" w:rsidP="00307B84">
            <w:pPr>
              <w:spacing w:line="480" w:lineRule="auto"/>
              <w:jc w:val="center"/>
              <w:rPr>
                <w:sz w:val="16"/>
                <w:szCs w:val="16"/>
              </w:rPr>
            </w:pPr>
            <w:r w:rsidRPr="00C62303">
              <w:rPr>
                <w:sz w:val="16"/>
                <w:szCs w:val="16"/>
              </w:rPr>
              <w:t>29.5 [18-64: 26.8-40]</w:t>
            </w:r>
          </w:p>
        </w:tc>
        <w:tc>
          <w:tcPr>
            <w:tcW w:w="988" w:type="dxa"/>
            <w:vAlign w:val="center"/>
            <w:hideMark/>
          </w:tcPr>
          <w:p w14:paraId="70EBF7CE" w14:textId="77777777" w:rsidR="00C62303" w:rsidRPr="00C62303" w:rsidRDefault="00C62303" w:rsidP="00307B84">
            <w:pPr>
              <w:spacing w:line="480" w:lineRule="auto"/>
              <w:jc w:val="center"/>
              <w:rPr>
                <w:sz w:val="16"/>
                <w:szCs w:val="16"/>
              </w:rPr>
            </w:pPr>
            <w:r w:rsidRPr="00C62303">
              <w:rPr>
                <w:sz w:val="16"/>
                <w:szCs w:val="16"/>
              </w:rPr>
              <w:t>54 [42-63: 49.8-56.2]</w:t>
            </w:r>
          </w:p>
        </w:tc>
        <w:tc>
          <w:tcPr>
            <w:tcW w:w="778" w:type="dxa"/>
            <w:vAlign w:val="center"/>
            <w:hideMark/>
          </w:tcPr>
          <w:p w14:paraId="278E8DC0" w14:textId="77777777" w:rsidR="00C62303" w:rsidRPr="00C62303" w:rsidRDefault="005F093A" w:rsidP="00307B84">
            <w:pPr>
              <w:spacing w:line="480" w:lineRule="auto"/>
              <w:jc w:val="center"/>
              <w:rPr>
                <w:sz w:val="16"/>
                <w:szCs w:val="16"/>
              </w:rPr>
            </w:pPr>
            <w:r>
              <w:rPr>
                <w:sz w:val="16"/>
                <w:szCs w:val="16"/>
              </w:rPr>
              <w:t>-</w:t>
            </w:r>
          </w:p>
        </w:tc>
        <w:tc>
          <w:tcPr>
            <w:tcW w:w="1105" w:type="dxa"/>
            <w:vAlign w:val="center"/>
            <w:hideMark/>
          </w:tcPr>
          <w:p w14:paraId="22E0D897" w14:textId="77777777" w:rsidR="00C62303" w:rsidRPr="00C62303" w:rsidRDefault="00C62303" w:rsidP="00307B84">
            <w:pPr>
              <w:spacing w:line="480" w:lineRule="auto"/>
              <w:jc w:val="center"/>
              <w:rPr>
                <w:sz w:val="16"/>
                <w:szCs w:val="16"/>
              </w:rPr>
            </w:pPr>
            <w:r w:rsidRPr="00C62303">
              <w:rPr>
                <w:sz w:val="16"/>
                <w:szCs w:val="16"/>
              </w:rPr>
              <w:t>5120 [92.8-142000: 849-36400]</w:t>
            </w:r>
          </w:p>
        </w:tc>
        <w:tc>
          <w:tcPr>
            <w:tcW w:w="814" w:type="dxa"/>
            <w:vAlign w:val="center"/>
            <w:hideMark/>
          </w:tcPr>
          <w:p w14:paraId="26E1EA87"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43EF166F" w14:textId="77777777" w:rsidR="00C62303" w:rsidRPr="00C62303" w:rsidRDefault="005F093A" w:rsidP="00307B84">
            <w:pPr>
              <w:spacing w:line="480" w:lineRule="auto"/>
              <w:jc w:val="center"/>
              <w:rPr>
                <w:sz w:val="16"/>
                <w:szCs w:val="16"/>
              </w:rPr>
            </w:pPr>
            <w:r>
              <w:rPr>
                <w:sz w:val="16"/>
                <w:szCs w:val="16"/>
              </w:rPr>
              <w:t>-</w:t>
            </w:r>
          </w:p>
        </w:tc>
      </w:tr>
      <w:tr w:rsidR="005A0F61" w:rsidRPr="00C62303" w14:paraId="5979B8C3" w14:textId="77777777" w:rsidTr="00A6076E">
        <w:trPr>
          <w:trHeight w:val="675"/>
          <w:jc w:val="center"/>
        </w:trPr>
        <w:tc>
          <w:tcPr>
            <w:tcW w:w="738" w:type="dxa"/>
            <w:vAlign w:val="center"/>
            <w:hideMark/>
          </w:tcPr>
          <w:p w14:paraId="1769E2FA" w14:textId="62A15CF3" w:rsidR="00C62303" w:rsidRPr="00C62303" w:rsidRDefault="002D0C18" w:rsidP="000B45A4">
            <w:pPr>
              <w:spacing w:line="480" w:lineRule="auto"/>
              <w:jc w:val="center"/>
              <w:rPr>
                <w:sz w:val="16"/>
                <w:szCs w:val="16"/>
              </w:rPr>
            </w:pPr>
            <w:r>
              <w:rPr>
                <w:sz w:val="16"/>
                <w:szCs w:val="16"/>
              </w:rPr>
              <w:fldChar w:fldCharType="begin">
                <w:fldData xml:space="preserve">PEVuZE5vdGU+PENpdGU+PEF1dGhvcj5NY0dyZWFkeTwvQXV0aG9yPjxZZWFyPjIwMDY8L1llYXI+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==
</w:fldData>
              </w:fldChar>
            </w:r>
            <w:r w:rsidR="000B45A4">
              <w:rPr>
                <w:sz w:val="16"/>
                <w:szCs w:val="16"/>
              </w:rPr>
              <w:instrText xml:space="preserve"> ADDIN EN.CITE </w:instrText>
            </w:r>
            <w:r w:rsidR="000B45A4">
              <w:rPr>
                <w:sz w:val="16"/>
                <w:szCs w:val="16"/>
              </w:rPr>
              <w:fldChar w:fldCharType="begin">
                <w:fldData xml:space="preserve">PEVuZE5vdGU+PENpdGU+PEF1dGhvcj5NY0dyZWFkeTwvQXV0aG9yPjxZZWFyPjIwMDY8L1llYXI+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==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23" w:tooltip="McGready, 2006 #4" w:history="1">
              <w:r w:rsidR="000B45A4">
                <w:rPr>
                  <w:noProof/>
                  <w:sz w:val="16"/>
                  <w:szCs w:val="16"/>
                </w:rPr>
                <w:t>23</w:t>
              </w:r>
            </w:hyperlink>
            <w:r w:rsidR="000B45A4">
              <w:rPr>
                <w:noProof/>
                <w:sz w:val="16"/>
                <w:szCs w:val="16"/>
              </w:rPr>
              <w:t>]</w:t>
            </w:r>
            <w:r>
              <w:rPr>
                <w:sz w:val="16"/>
                <w:szCs w:val="16"/>
              </w:rPr>
              <w:fldChar w:fldCharType="end"/>
            </w:r>
          </w:p>
        </w:tc>
        <w:tc>
          <w:tcPr>
            <w:tcW w:w="639" w:type="dxa"/>
            <w:vAlign w:val="center"/>
            <w:hideMark/>
          </w:tcPr>
          <w:p w14:paraId="54355CCC" w14:textId="77777777" w:rsidR="00C62303" w:rsidRPr="00C62303" w:rsidRDefault="00C62303" w:rsidP="00307B84">
            <w:pPr>
              <w:spacing w:line="480" w:lineRule="auto"/>
              <w:jc w:val="center"/>
              <w:rPr>
                <w:sz w:val="16"/>
                <w:szCs w:val="16"/>
              </w:rPr>
            </w:pPr>
            <w:r w:rsidRPr="00C62303">
              <w:rPr>
                <w:sz w:val="16"/>
                <w:szCs w:val="16"/>
              </w:rPr>
              <w:t>17</w:t>
            </w:r>
          </w:p>
        </w:tc>
        <w:tc>
          <w:tcPr>
            <w:tcW w:w="611" w:type="dxa"/>
            <w:vAlign w:val="center"/>
            <w:hideMark/>
          </w:tcPr>
          <w:p w14:paraId="1E35DEFE" w14:textId="77777777" w:rsidR="00C62303" w:rsidRPr="00C62303" w:rsidRDefault="00C62303" w:rsidP="00307B84">
            <w:pPr>
              <w:spacing w:line="480" w:lineRule="auto"/>
              <w:jc w:val="center"/>
              <w:rPr>
                <w:sz w:val="16"/>
                <w:szCs w:val="16"/>
              </w:rPr>
            </w:pPr>
            <w:r w:rsidRPr="00C62303">
              <w:rPr>
                <w:sz w:val="16"/>
                <w:szCs w:val="16"/>
              </w:rPr>
              <w:t>13</w:t>
            </w:r>
          </w:p>
        </w:tc>
        <w:tc>
          <w:tcPr>
            <w:tcW w:w="823" w:type="dxa"/>
            <w:vAlign w:val="center"/>
            <w:hideMark/>
          </w:tcPr>
          <w:p w14:paraId="13B88ACC"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29B16364" w14:textId="77777777" w:rsidR="00C62303" w:rsidRPr="00C62303" w:rsidRDefault="00C62303" w:rsidP="00307B84">
            <w:pPr>
              <w:spacing w:line="480" w:lineRule="auto"/>
              <w:jc w:val="center"/>
              <w:rPr>
                <w:sz w:val="16"/>
                <w:szCs w:val="16"/>
              </w:rPr>
            </w:pPr>
            <w:r w:rsidRPr="00C62303">
              <w:rPr>
                <w:sz w:val="16"/>
                <w:szCs w:val="16"/>
              </w:rPr>
              <w:t>10.2 [8.42-11.7: 9.8-10.7]</w:t>
            </w:r>
          </w:p>
        </w:tc>
        <w:tc>
          <w:tcPr>
            <w:tcW w:w="818" w:type="dxa"/>
            <w:vAlign w:val="center"/>
            <w:hideMark/>
          </w:tcPr>
          <w:p w14:paraId="153EBE69" w14:textId="77777777" w:rsidR="00C62303" w:rsidRPr="00C62303" w:rsidRDefault="00C62303" w:rsidP="00307B84">
            <w:pPr>
              <w:spacing w:line="480" w:lineRule="auto"/>
              <w:jc w:val="center"/>
              <w:rPr>
                <w:sz w:val="16"/>
                <w:szCs w:val="16"/>
              </w:rPr>
            </w:pPr>
            <w:r w:rsidRPr="00C62303">
              <w:rPr>
                <w:sz w:val="16"/>
                <w:szCs w:val="16"/>
              </w:rPr>
              <w:t>Venous plasma</w:t>
            </w:r>
          </w:p>
        </w:tc>
        <w:tc>
          <w:tcPr>
            <w:tcW w:w="697" w:type="dxa"/>
            <w:vAlign w:val="center"/>
            <w:hideMark/>
          </w:tcPr>
          <w:p w14:paraId="231B75C6" w14:textId="77777777" w:rsidR="00C62303" w:rsidRPr="00C62303" w:rsidRDefault="00C62303" w:rsidP="00307B84">
            <w:pPr>
              <w:spacing w:line="480" w:lineRule="auto"/>
              <w:jc w:val="center"/>
              <w:rPr>
                <w:sz w:val="16"/>
                <w:szCs w:val="16"/>
              </w:rPr>
            </w:pPr>
            <w:r w:rsidRPr="00C62303">
              <w:rPr>
                <w:sz w:val="16"/>
                <w:szCs w:val="16"/>
              </w:rPr>
              <w:t>196</w:t>
            </w:r>
          </w:p>
        </w:tc>
        <w:tc>
          <w:tcPr>
            <w:tcW w:w="1292" w:type="dxa"/>
            <w:vAlign w:val="center"/>
            <w:hideMark/>
          </w:tcPr>
          <w:p w14:paraId="6F81E62C" w14:textId="77777777" w:rsidR="00C62303" w:rsidRPr="00C62303" w:rsidRDefault="00C62303" w:rsidP="00307B84">
            <w:pPr>
              <w:spacing w:line="480" w:lineRule="auto"/>
              <w:jc w:val="center"/>
              <w:rPr>
                <w:sz w:val="16"/>
                <w:szCs w:val="16"/>
              </w:rPr>
            </w:pPr>
            <w:r w:rsidRPr="00C62303">
              <w:rPr>
                <w:sz w:val="16"/>
                <w:szCs w:val="16"/>
              </w:rPr>
              <w:t>15 [15-16: 15-15]</w:t>
            </w:r>
          </w:p>
        </w:tc>
        <w:tc>
          <w:tcPr>
            <w:tcW w:w="701" w:type="dxa"/>
            <w:vAlign w:val="center"/>
            <w:hideMark/>
          </w:tcPr>
          <w:p w14:paraId="65681D7E" w14:textId="77777777" w:rsidR="00C62303" w:rsidRPr="00C62303" w:rsidRDefault="00C62303" w:rsidP="00307B84">
            <w:pPr>
              <w:spacing w:line="480" w:lineRule="auto"/>
              <w:jc w:val="center"/>
              <w:rPr>
                <w:sz w:val="16"/>
                <w:szCs w:val="16"/>
              </w:rPr>
            </w:pPr>
            <w:r w:rsidRPr="00C62303">
              <w:rPr>
                <w:sz w:val="16"/>
                <w:szCs w:val="16"/>
              </w:rPr>
              <w:t>152</w:t>
            </w:r>
          </w:p>
        </w:tc>
        <w:tc>
          <w:tcPr>
            <w:tcW w:w="1292" w:type="dxa"/>
            <w:vAlign w:val="center"/>
            <w:hideMark/>
          </w:tcPr>
          <w:p w14:paraId="6640602F" w14:textId="77777777" w:rsidR="00C62303" w:rsidRPr="00C62303" w:rsidRDefault="00C62303" w:rsidP="00307B84">
            <w:pPr>
              <w:spacing w:line="480" w:lineRule="auto"/>
              <w:jc w:val="center"/>
              <w:rPr>
                <w:sz w:val="16"/>
                <w:szCs w:val="16"/>
              </w:rPr>
            </w:pPr>
            <w:r w:rsidRPr="00C62303">
              <w:rPr>
                <w:sz w:val="16"/>
                <w:szCs w:val="16"/>
              </w:rPr>
              <w:t>15 [10-15: 13.5-15]</w:t>
            </w:r>
          </w:p>
        </w:tc>
        <w:tc>
          <w:tcPr>
            <w:tcW w:w="1057" w:type="dxa"/>
            <w:vAlign w:val="center"/>
            <w:hideMark/>
          </w:tcPr>
          <w:p w14:paraId="4EB6DD1D" w14:textId="77777777" w:rsidR="00C62303" w:rsidRPr="00C62303" w:rsidRDefault="00C62303" w:rsidP="00307B84">
            <w:pPr>
              <w:spacing w:line="480" w:lineRule="auto"/>
              <w:jc w:val="center"/>
              <w:rPr>
                <w:sz w:val="16"/>
                <w:szCs w:val="16"/>
              </w:rPr>
            </w:pPr>
            <w:r w:rsidRPr="00C62303">
              <w:rPr>
                <w:sz w:val="16"/>
                <w:szCs w:val="16"/>
              </w:rPr>
              <w:t>0/100</w:t>
            </w:r>
          </w:p>
        </w:tc>
        <w:tc>
          <w:tcPr>
            <w:tcW w:w="693" w:type="dxa"/>
            <w:vAlign w:val="center"/>
            <w:hideMark/>
          </w:tcPr>
          <w:p w14:paraId="584D8CE8" w14:textId="77777777" w:rsidR="00C62303" w:rsidRPr="00C62303" w:rsidRDefault="00C62303" w:rsidP="00307B84">
            <w:pPr>
              <w:spacing w:line="480" w:lineRule="auto"/>
              <w:jc w:val="center"/>
              <w:rPr>
                <w:sz w:val="16"/>
                <w:szCs w:val="16"/>
              </w:rPr>
            </w:pPr>
            <w:r w:rsidRPr="00C62303">
              <w:rPr>
                <w:sz w:val="16"/>
                <w:szCs w:val="16"/>
              </w:rPr>
              <w:t>20 [14-42: 18-27]</w:t>
            </w:r>
          </w:p>
        </w:tc>
        <w:tc>
          <w:tcPr>
            <w:tcW w:w="988" w:type="dxa"/>
            <w:vAlign w:val="center"/>
            <w:hideMark/>
          </w:tcPr>
          <w:p w14:paraId="32238549" w14:textId="77777777" w:rsidR="00C62303" w:rsidRPr="00C62303" w:rsidRDefault="00C62303" w:rsidP="00307B84">
            <w:pPr>
              <w:spacing w:line="480" w:lineRule="auto"/>
              <w:jc w:val="center"/>
              <w:rPr>
                <w:sz w:val="16"/>
                <w:szCs w:val="16"/>
              </w:rPr>
            </w:pPr>
            <w:r w:rsidRPr="00C62303">
              <w:rPr>
                <w:sz w:val="16"/>
                <w:szCs w:val="16"/>
              </w:rPr>
              <w:t>47 [41-57: 45-49]</w:t>
            </w:r>
          </w:p>
        </w:tc>
        <w:tc>
          <w:tcPr>
            <w:tcW w:w="778" w:type="dxa"/>
            <w:vAlign w:val="center"/>
            <w:hideMark/>
          </w:tcPr>
          <w:p w14:paraId="17BD15AB" w14:textId="77777777" w:rsidR="00C62303" w:rsidRPr="00C62303" w:rsidRDefault="005F093A" w:rsidP="00307B84">
            <w:pPr>
              <w:spacing w:line="480" w:lineRule="auto"/>
              <w:jc w:val="center"/>
              <w:rPr>
                <w:sz w:val="16"/>
                <w:szCs w:val="16"/>
              </w:rPr>
            </w:pPr>
            <w:r>
              <w:rPr>
                <w:sz w:val="16"/>
                <w:szCs w:val="16"/>
              </w:rPr>
              <w:t>-</w:t>
            </w:r>
          </w:p>
        </w:tc>
        <w:tc>
          <w:tcPr>
            <w:tcW w:w="1105" w:type="dxa"/>
            <w:vAlign w:val="center"/>
            <w:hideMark/>
          </w:tcPr>
          <w:p w14:paraId="4BF4F3EC" w14:textId="77777777" w:rsidR="00C62303" w:rsidRPr="00C62303" w:rsidRDefault="00C62303" w:rsidP="00307B84">
            <w:pPr>
              <w:spacing w:line="480" w:lineRule="auto"/>
              <w:jc w:val="center"/>
              <w:rPr>
                <w:sz w:val="16"/>
                <w:szCs w:val="16"/>
              </w:rPr>
            </w:pPr>
            <w:r w:rsidRPr="00C62303">
              <w:rPr>
                <w:sz w:val="16"/>
                <w:szCs w:val="16"/>
              </w:rPr>
              <w:t>758 [91-25600: 299-2040]</w:t>
            </w:r>
          </w:p>
        </w:tc>
        <w:tc>
          <w:tcPr>
            <w:tcW w:w="814" w:type="dxa"/>
            <w:vAlign w:val="center"/>
            <w:hideMark/>
          </w:tcPr>
          <w:p w14:paraId="0F3E846C" w14:textId="77777777" w:rsidR="00C62303" w:rsidRPr="00C62303" w:rsidRDefault="00C62303" w:rsidP="00307B84">
            <w:pPr>
              <w:spacing w:line="480" w:lineRule="auto"/>
              <w:jc w:val="center"/>
              <w:rPr>
                <w:sz w:val="16"/>
                <w:szCs w:val="16"/>
              </w:rPr>
            </w:pPr>
            <w:r w:rsidRPr="00C62303">
              <w:rPr>
                <w:sz w:val="16"/>
                <w:szCs w:val="16"/>
              </w:rPr>
              <w:t>100</w:t>
            </w:r>
          </w:p>
        </w:tc>
        <w:tc>
          <w:tcPr>
            <w:tcW w:w="1001" w:type="dxa"/>
            <w:vAlign w:val="center"/>
            <w:hideMark/>
          </w:tcPr>
          <w:p w14:paraId="6C6AD4FC" w14:textId="77777777" w:rsidR="00C62303" w:rsidRPr="00C62303" w:rsidRDefault="00C62303" w:rsidP="00307B84">
            <w:pPr>
              <w:spacing w:line="480" w:lineRule="auto"/>
              <w:jc w:val="center"/>
              <w:rPr>
                <w:sz w:val="16"/>
                <w:szCs w:val="16"/>
              </w:rPr>
            </w:pPr>
            <w:r w:rsidRPr="00C62303">
              <w:rPr>
                <w:sz w:val="16"/>
                <w:szCs w:val="16"/>
              </w:rPr>
              <w:t>23 [13.1-38: 19.2-30.1]</w:t>
            </w:r>
          </w:p>
        </w:tc>
      </w:tr>
      <w:tr w:rsidR="005A0F61" w:rsidRPr="00C62303" w14:paraId="64A2643B" w14:textId="77777777" w:rsidTr="00A6076E">
        <w:trPr>
          <w:trHeight w:val="675"/>
          <w:jc w:val="center"/>
        </w:trPr>
        <w:tc>
          <w:tcPr>
            <w:tcW w:w="738" w:type="dxa"/>
            <w:vAlign w:val="center"/>
            <w:hideMark/>
          </w:tcPr>
          <w:p w14:paraId="2DB1FC5D" w14:textId="1A4B01F3" w:rsidR="00C62303" w:rsidRPr="00C62303" w:rsidRDefault="002D0C18" w:rsidP="000B45A4">
            <w:pPr>
              <w:spacing w:line="480" w:lineRule="auto"/>
              <w:jc w:val="center"/>
              <w:rPr>
                <w:sz w:val="16"/>
                <w:szCs w:val="16"/>
              </w:rPr>
            </w:pPr>
            <w:r>
              <w:rPr>
                <w:sz w:val="16"/>
                <w:szCs w:val="16"/>
              </w:rPr>
              <w:fldChar w:fldCharType="begin">
                <w:fldData xml:space="preserve">PEVuZE5vdGU+PENpdGU+PEF1dGhvcj52YW4gVnVndDwvQXV0aG9yPjxZZWFyPjE5OTg8L1llYXI+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</w:fldData>
              </w:fldChar>
            </w:r>
            <w:r w:rsidR="000B45A4">
              <w:rPr>
                <w:sz w:val="16"/>
                <w:szCs w:val="16"/>
              </w:rPr>
              <w:instrText xml:space="preserve"> ADDIN EN.CITE </w:instrText>
            </w:r>
            <w:r w:rsidR="000B45A4">
              <w:rPr>
                <w:sz w:val="16"/>
                <w:szCs w:val="16"/>
              </w:rPr>
              <w:fldChar w:fldCharType="begin">
                <w:fldData xml:space="preserve">PEVuZE5vdGU+PENpdGU+PEF1dGhvcj52YW4gVnVndDwvQXV0aG9yPjxZZWFyPjE5OTg8L1llYXI+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24" w:tooltip="van Vugt, 1998 #22" w:history="1">
              <w:r w:rsidR="000B45A4">
                <w:rPr>
                  <w:noProof/>
                  <w:sz w:val="16"/>
                  <w:szCs w:val="16"/>
                </w:rPr>
                <w:t>24</w:t>
              </w:r>
            </w:hyperlink>
            <w:r w:rsidR="000B45A4">
              <w:rPr>
                <w:noProof/>
                <w:sz w:val="16"/>
                <w:szCs w:val="16"/>
              </w:rPr>
              <w:t>]</w:t>
            </w:r>
            <w:r>
              <w:rPr>
                <w:sz w:val="16"/>
                <w:szCs w:val="16"/>
              </w:rPr>
              <w:fldChar w:fldCharType="end"/>
            </w:r>
          </w:p>
        </w:tc>
        <w:tc>
          <w:tcPr>
            <w:tcW w:w="639" w:type="dxa"/>
            <w:vAlign w:val="center"/>
            <w:hideMark/>
          </w:tcPr>
          <w:p w14:paraId="202B485D" w14:textId="77777777" w:rsidR="00C62303" w:rsidRPr="00C62303" w:rsidRDefault="00C62303" w:rsidP="00307B84">
            <w:pPr>
              <w:spacing w:line="480" w:lineRule="auto"/>
              <w:jc w:val="center"/>
              <w:rPr>
                <w:sz w:val="16"/>
                <w:szCs w:val="16"/>
              </w:rPr>
            </w:pPr>
            <w:r w:rsidRPr="00C62303">
              <w:rPr>
                <w:sz w:val="16"/>
                <w:szCs w:val="16"/>
              </w:rPr>
              <w:t>17</w:t>
            </w:r>
          </w:p>
        </w:tc>
        <w:tc>
          <w:tcPr>
            <w:tcW w:w="611" w:type="dxa"/>
            <w:vAlign w:val="center"/>
            <w:hideMark/>
          </w:tcPr>
          <w:p w14:paraId="3783E3B0" w14:textId="77777777" w:rsidR="00C62303" w:rsidRPr="00C62303" w:rsidRDefault="00C62303" w:rsidP="00307B84">
            <w:pPr>
              <w:spacing w:line="480" w:lineRule="auto"/>
              <w:jc w:val="center"/>
              <w:rPr>
                <w:sz w:val="16"/>
                <w:szCs w:val="16"/>
              </w:rPr>
            </w:pPr>
            <w:r w:rsidRPr="00C62303">
              <w:rPr>
                <w:sz w:val="16"/>
                <w:szCs w:val="16"/>
              </w:rPr>
              <w:t>44</w:t>
            </w:r>
          </w:p>
        </w:tc>
        <w:tc>
          <w:tcPr>
            <w:tcW w:w="823" w:type="dxa"/>
            <w:vAlign w:val="center"/>
            <w:hideMark/>
          </w:tcPr>
          <w:p w14:paraId="59C2B0DA" w14:textId="77777777" w:rsidR="00C62303" w:rsidRPr="00C62303" w:rsidRDefault="00C62303" w:rsidP="00307B84">
            <w:pPr>
              <w:spacing w:line="480" w:lineRule="auto"/>
              <w:jc w:val="center"/>
              <w:rPr>
                <w:sz w:val="16"/>
                <w:szCs w:val="16"/>
              </w:rPr>
            </w:pPr>
            <w:r w:rsidRPr="00C62303">
              <w:rPr>
                <w:sz w:val="16"/>
                <w:szCs w:val="16"/>
              </w:rPr>
              <w:t>4 doses over 2 days</w:t>
            </w:r>
          </w:p>
        </w:tc>
        <w:tc>
          <w:tcPr>
            <w:tcW w:w="753" w:type="dxa"/>
            <w:vAlign w:val="center"/>
            <w:hideMark/>
          </w:tcPr>
          <w:p w14:paraId="1D0773D7" w14:textId="77777777" w:rsidR="00C62303" w:rsidRPr="00C62303" w:rsidRDefault="00C62303" w:rsidP="00307B84">
            <w:pPr>
              <w:spacing w:line="480" w:lineRule="auto"/>
              <w:jc w:val="center"/>
              <w:rPr>
                <w:sz w:val="16"/>
                <w:szCs w:val="16"/>
              </w:rPr>
            </w:pPr>
            <w:r w:rsidRPr="00C62303">
              <w:rPr>
                <w:sz w:val="16"/>
                <w:szCs w:val="16"/>
              </w:rPr>
              <w:t>9.51 [7.5-11.7: 8.73-10.6]</w:t>
            </w:r>
          </w:p>
        </w:tc>
        <w:tc>
          <w:tcPr>
            <w:tcW w:w="818" w:type="dxa"/>
            <w:vAlign w:val="center"/>
            <w:hideMark/>
          </w:tcPr>
          <w:p w14:paraId="41F3AE03" w14:textId="77777777" w:rsidR="00C62303" w:rsidRPr="00C62303" w:rsidRDefault="00C62303" w:rsidP="00307B84">
            <w:pPr>
              <w:spacing w:line="480" w:lineRule="auto"/>
              <w:jc w:val="center"/>
              <w:rPr>
                <w:sz w:val="16"/>
                <w:szCs w:val="16"/>
              </w:rPr>
            </w:pPr>
            <w:r w:rsidRPr="00C62303">
              <w:rPr>
                <w:sz w:val="16"/>
                <w:szCs w:val="16"/>
              </w:rPr>
              <w:t>Venous plasma</w:t>
            </w:r>
          </w:p>
        </w:tc>
        <w:tc>
          <w:tcPr>
            <w:tcW w:w="697" w:type="dxa"/>
            <w:vAlign w:val="center"/>
            <w:hideMark/>
          </w:tcPr>
          <w:p w14:paraId="3C6777B1" w14:textId="77777777" w:rsidR="00C62303" w:rsidRPr="00C62303" w:rsidRDefault="00C62303" w:rsidP="00307B84">
            <w:pPr>
              <w:spacing w:line="480" w:lineRule="auto"/>
              <w:jc w:val="center"/>
              <w:rPr>
                <w:sz w:val="16"/>
                <w:szCs w:val="16"/>
              </w:rPr>
            </w:pPr>
            <w:r w:rsidRPr="00C62303">
              <w:rPr>
                <w:sz w:val="16"/>
                <w:szCs w:val="16"/>
              </w:rPr>
              <w:t>44</w:t>
            </w:r>
          </w:p>
        </w:tc>
        <w:tc>
          <w:tcPr>
            <w:tcW w:w="1292" w:type="dxa"/>
            <w:vAlign w:val="center"/>
            <w:hideMark/>
          </w:tcPr>
          <w:p w14:paraId="68678988" w14:textId="77777777" w:rsidR="00C62303" w:rsidRPr="00C62303" w:rsidRDefault="00C62303" w:rsidP="00307B84">
            <w:pPr>
              <w:spacing w:line="480" w:lineRule="auto"/>
              <w:jc w:val="center"/>
              <w:rPr>
                <w:sz w:val="16"/>
                <w:szCs w:val="16"/>
              </w:rPr>
            </w:pPr>
            <w:r w:rsidRPr="00C62303">
              <w:rPr>
                <w:sz w:val="16"/>
                <w:szCs w:val="16"/>
              </w:rPr>
              <w:t>1 [1-1: 1-1]</w:t>
            </w:r>
          </w:p>
        </w:tc>
        <w:tc>
          <w:tcPr>
            <w:tcW w:w="701" w:type="dxa"/>
            <w:vAlign w:val="center"/>
            <w:hideMark/>
          </w:tcPr>
          <w:p w14:paraId="67140424" w14:textId="77777777" w:rsidR="00C62303" w:rsidRPr="00C62303" w:rsidRDefault="005F093A" w:rsidP="00307B84">
            <w:pPr>
              <w:spacing w:line="480" w:lineRule="auto"/>
              <w:jc w:val="center"/>
              <w:rPr>
                <w:sz w:val="16"/>
                <w:szCs w:val="16"/>
              </w:rPr>
            </w:pPr>
            <w:r>
              <w:rPr>
                <w:sz w:val="16"/>
                <w:szCs w:val="16"/>
              </w:rPr>
              <w:t>-</w:t>
            </w:r>
          </w:p>
        </w:tc>
        <w:tc>
          <w:tcPr>
            <w:tcW w:w="1292" w:type="dxa"/>
            <w:vAlign w:val="center"/>
            <w:hideMark/>
          </w:tcPr>
          <w:p w14:paraId="05EFBBD6" w14:textId="77777777" w:rsidR="00C62303" w:rsidRPr="00C62303" w:rsidRDefault="005F093A" w:rsidP="00307B84">
            <w:pPr>
              <w:spacing w:line="480" w:lineRule="auto"/>
              <w:jc w:val="center"/>
              <w:rPr>
                <w:sz w:val="16"/>
                <w:szCs w:val="16"/>
              </w:rPr>
            </w:pPr>
            <w:r>
              <w:rPr>
                <w:sz w:val="16"/>
                <w:szCs w:val="16"/>
              </w:rPr>
              <w:t>-</w:t>
            </w:r>
          </w:p>
        </w:tc>
        <w:tc>
          <w:tcPr>
            <w:tcW w:w="1057" w:type="dxa"/>
            <w:vAlign w:val="center"/>
            <w:hideMark/>
          </w:tcPr>
          <w:p w14:paraId="5905C3A7" w14:textId="77777777" w:rsidR="00C62303" w:rsidRPr="00C62303" w:rsidRDefault="00C62303" w:rsidP="00307B84">
            <w:pPr>
              <w:spacing w:line="480" w:lineRule="auto"/>
              <w:jc w:val="center"/>
              <w:rPr>
                <w:sz w:val="16"/>
                <w:szCs w:val="16"/>
              </w:rPr>
            </w:pPr>
            <w:r w:rsidRPr="00C62303">
              <w:rPr>
                <w:sz w:val="16"/>
                <w:szCs w:val="16"/>
              </w:rPr>
              <w:t>84.1/15.9</w:t>
            </w:r>
          </w:p>
        </w:tc>
        <w:tc>
          <w:tcPr>
            <w:tcW w:w="693" w:type="dxa"/>
            <w:vAlign w:val="center"/>
            <w:hideMark/>
          </w:tcPr>
          <w:p w14:paraId="4D2FBF60" w14:textId="77777777" w:rsidR="00C62303" w:rsidRPr="00C62303" w:rsidRDefault="00C62303" w:rsidP="00307B84">
            <w:pPr>
              <w:spacing w:line="480" w:lineRule="auto"/>
              <w:jc w:val="center"/>
              <w:rPr>
                <w:sz w:val="16"/>
                <w:szCs w:val="16"/>
              </w:rPr>
            </w:pPr>
            <w:r w:rsidRPr="00C62303">
              <w:rPr>
                <w:sz w:val="16"/>
                <w:szCs w:val="16"/>
              </w:rPr>
              <w:t>25.5 [9-63: 17.8-37]</w:t>
            </w:r>
          </w:p>
        </w:tc>
        <w:tc>
          <w:tcPr>
            <w:tcW w:w="988" w:type="dxa"/>
            <w:vAlign w:val="center"/>
            <w:hideMark/>
          </w:tcPr>
          <w:p w14:paraId="3BCD9A52" w14:textId="77777777" w:rsidR="00C62303" w:rsidRPr="00C62303" w:rsidRDefault="00C62303" w:rsidP="00307B84">
            <w:pPr>
              <w:spacing w:line="480" w:lineRule="auto"/>
              <w:jc w:val="center"/>
              <w:rPr>
                <w:sz w:val="16"/>
                <w:szCs w:val="16"/>
              </w:rPr>
            </w:pPr>
            <w:r w:rsidRPr="00C62303">
              <w:rPr>
                <w:sz w:val="16"/>
                <w:szCs w:val="16"/>
              </w:rPr>
              <w:t>49.5 [22-64: 42-55]</w:t>
            </w:r>
          </w:p>
        </w:tc>
        <w:tc>
          <w:tcPr>
            <w:tcW w:w="778" w:type="dxa"/>
            <w:vAlign w:val="center"/>
            <w:hideMark/>
          </w:tcPr>
          <w:p w14:paraId="59A60A76" w14:textId="77777777" w:rsidR="00C62303" w:rsidRPr="00C62303" w:rsidRDefault="00C62303" w:rsidP="00307B84">
            <w:pPr>
              <w:spacing w:line="480" w:lineRule="auto"/>
              <w:jc w:val="center"/>
              <w:rPr>
                <w:sz w:val="16"/>
                <w:szCs w:val="16"/>
              </w:rPr>
            </w:pPr>
            <w:r w:rsidRPr="00C62303">
              <w:rPr>
                <w:sz w:val="16"/>
                <w:szCs w:val="16"/>
              </w:rPr>
              <w:t>-1.33 [-1.74--0.92: -1.54--1.12]</w:t>
            </w:r>
          </w:p>
        </w:tc>
        <w:tc>
          <w:tcPr>
            <w:tcW w:w="1105" w:type="dxa"/>
            <w:vAlign w:val="center"/>
            <w:hideMark/>
          </w:tcPr>
          <w:p w14:paraId="51EC466E" w14:textId="77777777" w:rsidR="00C62303" w:rsidRPr="00C62303" w:rsidRDefault="00C62303" w:rsidP="00307B84">
            <w:pPr>
              <w:spacing w:line="480" w:lineRule="auto"/>
              <w:jc w:val="center"/>
              <w:rPr>
                <w:sz w:val="16"/>
                <w:szCs w:val="16"/>
              </w:rPr>
            </w:pPr>
            <w:r w:rsidRPr="00C62303">
              <w:rPr>
                <w:sz w:val="16"/>
                <w:szCs w:val="16"/>
              </w:rPr>
              <w:t>2390 [43-161000: 625-41900]</w:t>
            </w:r>
          </w:p>
        </w:tc>
        <w:tc>
          <w:tcPr>
            <w:tcW w:w="814" w:type="dxa"/>
            <w:vAlign w:val="center"/>
            <w:hideMark/>
          </w:tcPr>
          <w:p w14:paraId="7056C393"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4B99C188" w14:textId="77777777" w:rsidR="00C62303" w:rsidRPr="00C62303" w:rsidRDefault="005F093A" w:rsidP="00307B84">
            <w:pPr>
              <w:spacing w:line="480" w:lineRule="auto"/>
              <w:jc w:val="center"/>
              <w:rPr>
                <w:sz w:val="16"/>
                <w:szCs w:val="16"/>
              </w:rPr>
            </w:pPr>
            <w:r>
              <w:rPr>
                <w:sz w:val="16"/>
                <w:szCs w:val="16"/>
              </w:rPr>
              <w:t>-</w:t>
            </w:r>
          </w:p>
        </w:tc>
      </w:tr>
      <w:tr w:rsidR="005A0F61" w:rsidRPr="00C62303" w14:paraId="71E3D6F2" w14:textId="77777777" w:rsidTr="00A6076E">
        <w:trPr>
          <w:trHeight w:val="675"/>
          <w:jc w:val="center"/>
        </w:trPr>
        <w:tc>
          <w:tcPr>
            <w:tcW w:w="738" w:type="dxa"/>
            <w:vAlign w:val="center"/>
            <w:hideMark/>
          </w:tcPr>
          <w:p w14:paraId="44EC25DE" w14:textId="7772E113" w:rsidR="00C62303" w:rsidRPr="00C62303" w:rsidRDefault="002D0C18" w:rsidP="000B45A4">
            <w:pPr>
              <w:spacing w:line="480" w:lineRule="auto"/>
              <w:jc w:val="center"/>
              <w:rPr>
                <w:sz w:val="16"/>
                <w:szCs w:val="16"/>
              </w:rPr>
            </w:pPr>
            <w:r>
              <w:rPr>
                <w:sz w:val="16"/>
                <w:szCs w:val="16"/>
              </w:rPr>
              <w:fldChar w:fldCharType="begin">
                <w:fldData xml:space="preserve">PEVuZE5vdGU+PENpdGU+PEF1dGhvcj5MZWZldnJlPC9BdXRob3I+PFllYXI+MjAwMTwvWWVhcj48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I0Ny01NjwvcGFnZXM+PHZvbHVtZT42NDwv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</w:fldData>
              </w:fldChar>
            </w:r>
            <w:r w:rsidR="000B45A4">
              <w:rPr>
                <w:sz w:val="16"/>
                <w:szCs w:val="16"/>
              </w:rPr>
              <w:instrText xml:space="preserve"> ADDIN EN.CITE </w:instrText>
            </w:r>
            <w:r w:rsidR="000B45A4">
              <w:rPr>
                <w:sz w:val="16"/>
                <w:szCs w:val="16"/>
              </w:rPr>
              <w:fldChar w:fldCharType="begin">
                <w:fldData xml:space="preserve">PEVuZE5vdGU+PENpdGU+PEF1dGhvcj5MZWZldnJlPC9BdXRob3I+PFllYXI+MjAwMTwvWWVhcj48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I0Ny01NjwvcGFnZXM+PHZvbHVtZT42NDwv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</w:fldData>
              </w:fldChar>
            </w:r>
            <w:r w:rsidR="000B45A4">
              <w:rPr>
                <w:sz w:val="16"/>
                <w:szCs w:val="16"/>
              </w:rPr>
              <w:instrText xml:space="preserve"> ADDIN EN.CITE.DATA </w:instrText>
            </w:r>
            <w:r w:rsidR="000B45A4">
              <w:rPr>
                <w:sz w:val="16"/>
                <w:szCs w:val="16"/>
              </w:rPr>
            </w:r>
            <w:r w:rsidR="000B45A4">
              <w:rPr>
                <w:sz w:val="16"/>
                <w:szCs w:val="16"/>
              </w:rPr>
              <w:fldChar w:fldCharType="end"/>
            </w:r>
            <w:r>
              <w:rPr>
                <w:sz w:val="16"/>
                <w:szCs w:val="16"/>
              </w:rPr>
              <w:fldChar w:fldCharType="separate"/>
            </w:r>
            <w:r w:rsidR="000B45A4">
              <w:rPr>
                <w:noProof/>
                <w:sz w:val="16"/>
                <w:szCs w:val="16"/>
              </w:rPr>
              <w:t>[</w:t>
            </w:r>
            <w:hyperlink w:anchor="_ENREF_25" w:tooltip="Lefevre, 2001 #23" w:history="1">
              <w:r w:rsidR="000B45A4">
                <w:rPr>
                  <w:noProof/>
                  <w:sz w:val="16"/>
                  <w:szCs w:val="16"/>
                </w:rPr>
                <w:t>25</w:t>
              </w:r>
            </w:hyperlink>
            <w:r w:rsidR="000B45A4">
              <w:rPr>
                <w:noProof/>
                <w:sz w:val="16"/>
                <w:szCs w:val="16"/>
              </w:rPr>
              <w:t>]</w:t>
            </w:r>
            <w:r>
              <w:rPr>
                <w:sz w:val="16"/>
                <w:szCs w:val="16"/>
              </w:rPr>
              <w:fldChar w:fldCharType="end"/>
            </w:r>
          </w:p>
        </w:tc>
        <w:tc>
          <w:tcPr>
            <w:tcW w:w="639" w:type="dxa"/>
            <w:vAlign w:val="center"/>
            <w:hideMark/>
          </w:tcPr>
          <w:p w14:paraId="327587D9" w14:textId="0B01AF65" w:rsidR="00C62303" w:rsidRPr="00C62303" w:rsidRDefault="00FF2E3E" w:rsidP="00307B84">
            <w:pPr>
              <w:spacing w:line="480" w:lineRule="auto"/>
              <w:jc w:val="center"/>
              <w:rPr>
                <w:sz w:val="16"/>
                <w:szCs w:val="16"/>
              </w:rPr>
            </w:pPr>
            <w:r>
              <w:rPr>
                <w:sz w:val="16"/>
                <w:szCs w:val="16"/>
              </w:rPr>
              <w:t>19</w:t>
            </w:r>
          </w:p>
        </w:tc>
        <w:tc>
          <w:tcPr>
            <w:tcW w:w="611" w:type="dxa"/>
            <w:vAlign w:val="center"/>
            <w:hideMark/>
          </w:tcPr>
          <w:p w14:paraId="61E94D46" w14:textId="77777777" w:rsidR="00C62303" w:rsidRPr="00C62303" w:rsidRDefault="00C62303" w:rsidP="00307B84">
            <w:pPr>
              <w:spacing w:line="480" w:lineRule="auto"/>
              <w:jc w:val="center"/>
              <w:rPr>
                <w:sz w:val="16"/>
                <w:szCs w:val="16"/>
              </w:rPr>
            </w:pPr>
            <w:r w:rsidRPr="00C62303">
              <w:rPr>
                <w:sz w:val="16"/>
                <w:szCs w:val="16"/>
              </w:rPr>
              <w:t>164</w:t>
            </w:r>
          </w:p>
        </w:tc>
        <w:tc>
          <w:tcPr>
            <w:tcW w:w="823" w:type="dxa"/>
            <w:vAlign w:val="center"/>
            <w:hideMark/>
          </w:tcPr>
          <w:p w14:paraId="4E464E2C" w14:textId="77777777" w:rsidR="00C62303" w:rsidRPr="00C62303" w:rsidRDefault="00C62303" w:rsidP="00307B84">
            <w:pPr>
              <w:spacing w:line="480" w:lineRule="auto"/>
              <w:jc w:val="center"/>
              <w:rPr>
                <w:sz w:val="16"/>
                <w:szCs w:val="16"/>
              </w:rPr>
            </w:pPr>
            <w:r w:rsidRPr="00C62303">
              <w:rPr>
                <w:sz w:val="16"/>
                <w:szCs w:val="16"/>
              </w:rPr>
              <w:t>6 doses over 3 days</w:t>
            </w:r>
          </w:p>
        </w:tc>
        <w:tc>
          <w:tcPr>
            <w:tcW w:w="753" w:type="dxa"/>
            <w:vAlign w:val="center"/>
            <w:hideMark/>
          </w:tcPr>
          <w:p w14:paraId="7A31BC5B" w14:textId="77777777" w:rsidR="00C62303" w:rsidRPr="00C62303" w:rsidRDefault="00C62303" w:rsidP="00307B84">
            <w:pPr>
              <w:spacing w:line="480" w:lineRule="auto"/>
              <w:jc w:val="center"/>
              <w:rPr>
                <w:sz w:val="16"/>
                <w:szCs w:val="16"/>
              </w:rPr>
            </w:pPr>
            <w:r w:rsidRPr="00C62303">
              <w:rPr>
                <w:sz w:val="16"/>
                <w:szCs w:val="16"/>
              </w:rPr>
              <w:t xml:space="preserve">9.52 [5.91-13.7: </w:t>
            </w:r>
            <w:r w:rsidRPr="00C62303">
              <w:rPr>
                <w:sz w:val="16"/>
                <w:szCs w:val="16"/>
              </w:rPr>
              <w:lastRenderedPageBreak/>
              <w:t>8.72-10.4]</w:t>
            </w:r>
          </w:p>
        </w:tc>
        <w:tc>
          <w:tcPr>
            <w:tcW w:w="818" w:type="dxa"/>
            <w:vAlign w:val="center"/>
            <w:hideMark/>
          </w:tcPr>
          <w:p w14:paraId="6113EF1C" w14:textId="77777777" w:rsidR="00C62303" w:rsidRPr="00C62303" w:rsidRDefault="00C62303" w:rsidP="00307B84">
            <w:pPr>
              <w:spacing w:line="480" w:lineRule="auto"/>
              <w:jc w:val="center"/>
              <w:rPr>
                <w:sz w:val="16"/>
                <w:szCs w:val="16"/>
              </w:rPr>
            </w:pPr>
            <w:r w:rsidRPr="00C62303">
              <w:rPr>
                <w:sz w:val="16"/>
                <w:szCs w:val="16"/>
              </w:rPr>
              <w:lastRenderedPageBreak/>
              <w:t>Venous plasma</w:t>
            </w:r>
          </w:p>
        </w:tc>
        <w:tc>
          <w:tcPr>
            <w:tcW w:w="697" w:type="dxa"/>
            <w:vAlign w:val="center"/>
            <w:hideMark/>
          </w:tcPr>
          <w:p w14:paraId="54C8EF58" w14:textId="77777777" w:rsidR="00C62303" w:rsidRPr="00C62303" w:rsidRDefault="00C62303" w:rsidP="00307B84">
            <w:pPr>
              <w:spacing w:line="480" w:lineRule="auto"/>
              <w:jc w:val="center"/>
              <w:rPr>
                <w:sz w:val="16"/>
                <w:szCs w:val="16"/>
              </w:rPr>
            </w:pPr>
            <w:r w:rsidRPr="00C62303">
              <w:rPr>
                <w:sz w:val="16"/>
                <w:szCs w:val="16"/>
              </w:rPr>
              <w:t>449</w:t>
            </w:r>
          </w:p>
        </w:tc>
        <w:tc>
          <w:tcPr>
            <w:tcW w:w="1292" w:type="dxa"/>
            <w:vAlign w:val="center"/>
            <w:hideMark/>
          </w:tcPr>
          <w:p w14:paraId="3B92EB92" w14:textId="77777777" w:rsidR="00C62303" w:rsidRPr="00C62303" w:rsidRDefault="00C62303" w:rsidP="00307B84">
            <w:pPr>
              <w:spacing w:line="480" w:lineRule="auto"/>
              <w:jc w:val="center"/>
              <w:rPr>
                <w:sz w:val="16"/>
                <w:szCs w:val="16"/>
              </w:rPr>
            </w:pPr>
            <w:r w:rsidRPr="00C62303">
              <w:rPr>
                <w:sz w:val="16"/>
                <w:szCs w:val="16"/>
              </w:rPr>
              <w:t>2 [1-6: 2-3]</w:t>
            </w:r>
          </w:p>
        </w:tc>
        <w:tc>
          <w:tcPr>
            <w:tcW w:w="701" w:type="dxa"/>
            <w:vAlign w:val="center"/>
            <w:hideMark/>
          </w:tcPr>
          <w:p w14:paraId="0E640966" w14:textId="77777777" w:rsidR="00C62303" w:rsidRPr="00C62303" w:rsidRDefault="005F093A" w:rsidP="00307B84">
            <w:pPr>
              <w:spacing w:line="480" w:lineRule="auto"/>
              <w:jc w:val="center"/>
              <w:rPr>
                <w:sz w:val="16"/>
                <w:szCs w:val="16"/>
              </w:rPr>
            </w:pPr>
            <w:r>
              <w:rPr>
                <w:sz w:val="16"/>
                <w:szCs w:val="16"/>
              </w:rPr>
              <w:t>-</w:t>
            </w:r>
          </w:p>
        </w:tc>
        <w:tc>
          <w:tcPr>
            <w:tcW w:w="1292" w:type="dxa"/>
            <w:vAlign w:val="center"/>
            <w:hideMark/>
          </w:tcPr>
          <w:p w14:paraId="2EC93ADD" w14:textId="77777777" w:rsidR="00C62303" w:rsidRPr="00C62303" w:rsidRDefault="005F093A" w:rsidP="00307B84">
            <w:pPr>
              <w:spacing w:line="480" w:lineRule="auto"/>
              <w:jc w:val="center"/>
              <w:rPr>
                <w:sz w:val="16"/>
                <w:szCs w:val="16"/>
              </w:rPr>
            </w:pPr>
            <w:r>
              <w:rPr>
                <w:sz w:val="16"/>
                <w:szCs w:val="16"/>
              </w:rPr>
              <w:t>-</w:t>
            </w:r>
          </w:p>
        </w:tc>
        <w:tc>
          <w:tcPr>
            <w:tcW w:w="1057" w:type="dxa"/>
            <w:vAlign w:val="center"/>
            <w:hideMark/>
          </w:tcPr>
          <w:p w14:paraId="78E3FB96" w14:textId="77777777" w:rsidR="00C62303" w:rsidRPr="00C62303" w:rsidRDefault="00C62303" w:rsidP="00307B84">
            <w:pPr>
              <w:spacing w:line="480" w:lineRule="auto"/>
              <w:jc w:val="center"/>
              <w:rPr>
                <w:sz w:val="16"/>
                <w:szCs w:val="16"/>
              </w:rPr>
            </w:pPr>
            <w:r w:rsidRPr="00C62303">
              <w:rPr>
                <w:sz w:val="16"/>
                <w:szCs w:val="16"/>
              </w:rPr>
              <w:t>70.1/29.9</w:t>
            </w:r>
          </w:p>
        </w:tc>
        <w:tc>
          <w:tcPr>
            <w:tcW w:w="693" w:type="dxa"/>
            <w:vAlign w:val="center"/>
            <w:hideMark/>
          </w:tcPr>
          <w:p w14:paraId="5D379862" w14:textId="77777777" w:rsidR="00C62303" w:rsidRPr="00C62303" w:rsidRDefault="00C62303" w:rsidP="00307B84">
            <w:pPr>
              <w:spacing w:line="480" w:lineRule="auto"/>
              <w:jc w:val="center"/>
              <w:rPr>
                <w:sz w:val="16"/>
                <w:szCs w:val="16"/>
              </w:rPr>
            </w:pPr>
            <w:r w:rsidRPr="00C62303">
              <w:rPr>
                <w:sz w:val="16"/>
                <w:szCs w:val="16"/>
              </w:rPr>
              <w:t xml:space="preserve">25 [12-71: </w:t>
            </w:r>
            <w:r w:rsidRPr="00C62303">
              <w:rPr>
                <w:sz w:val="16"/>
                <w:szCs w:val="16"/>
              </w:rPr>
              <w:lastRenderedPageBreak/>
              <w:t>20.8-34]</w:t>
            </w:r>
          </w:p>
        </w:tc>
        <w:tc>
          <w:tcPr>
            <w:tcW w:w="988" w:type="dxa"/>
            <w:vAlign w:val="center"/>
            <w:hideMark/>
          </w:tcPr>
          <w:p w14:paraId="38DDE136" w14:textId="77777777" w:rsidR="00C62303" w:rsidRPr="00C62303" w:rsidRDefault="00C62303" w:rsidP="00307B84">
            <w:pPr>
              <w:spacing w:line="480" w:lineRule="auto"/>
              <w:jc w:val="center"/>
              <w:rPr>
                <w:sz w:val="16"/>
                <w:szCs w:val="16"/>
              </w:rPr>
            </w:pPr>
            <w:r w:rsidRPr="00C62303">
              <w:rPr>
                <w:sz w:val="16"/>
                <w:szCs w:val="16"/>
              </w:rPr>
              <w:lastRenderedPageBreak/>
              <w:t>50.4 [35-81.2: 46-55]</w:t>
            </w:r>
          </w:p>
        </w:tc>
        <w:tc>
          <w:tcPr>
            <w:tcW w:w="778" w:type="dxa"/>
            <w:vAlign w:val="center"/>
            <w:hideMark/>
          </w:tcPr>
          <w:p w14:paraId="3315A6E4" w14:textId="77777777" w:rsidR="00C62303" w:rsidRPr="00C62303" w:rsidRDefault="005F093A" w:rsidP="00307B84">
            <w:pPr>
              <w:spacing w:line="480" w:lineRule="auto"/>
              <w:jc w:val="center"/>
              <w:rPr>
                <w:sz w:val="16"/>
                <w:szCs w:val="16"/>
              </w:rPr>
            </w:pPr>
            <w:r>
              <w:rPr>
                <w:sz w:val="16"/>
                <w:szCs w:val="16"/>
              </w:rPr>
              <w:t>-</w:t>
            </w:r>
          </w:p>
        </w:tc>
        <w:tc>
          <w:tcPr>
            <w:tcW w:w="1105" w:type="dxa"/>
            <w:vAlign w:val="center"/>
            <w:hideMark/>
          </w:tcPr>
          <w:p w14:paraId="60B03D3C" w14:textId="77777777" w:rsidR="00C62303" w:rsidRPr="00C62303" w:rsidRDefault="00C62303" w:rsidP="00307B84">
            <w:pPr>
              <w:spacing w:line="480" w:lineRule="auto"/>
              <w:jc w:val="center"/>
              <w:rPr>
                <w:sz w:val="16"/>
                <w:szCs w:val="16"/>
              </w:rPr>
            </w:pPr>
            <w:r w:rsidRPr="00C62303">
              <w:rPr>
                <w:sz w:val="16"/>
                <w:szCs w:val="16"/>
              </w:rPr>
              <w:t>1610 [13-436000: 194-20500]</w:t>
            </w:r>
          </w:p>
        </w:tc>
        <w:tc>
          <w:tcPr>
            <w:tcW w:w="814" w:type="dxa"/>
            <w:vAlign w:val="center"/>
            <w:hideMark/>
          </w:tcPr>
          <w:p w14:paraId="642A20C7" w14:textId="77777777" w:rsidR="00C62303" w:rsidRPr="00C62303" w:rsidRDefault="00C62303" w:rsidP="00307B84">
            <w:pPr>
              <w:spacing w:line="480" w:lineRule="auto"/>
              <w:jc w:val="center"/>
              <w:rPr>
                <w:sz w:val="16"/>
                <w:szCs w:val="16"/>
              </w:rPr>
            </w:pPr>
            <w:r w:rsidRPr="00C62303">
              <w:rPr>
                <w:sz w:val="16"/>
                <w:szCs w:val="16"/>
              </w:rPr>
              <w:t>0</w:t>
            </w:r>
          </w:p>
        </w:tc>
        <w:tc>
          <w:tcPr>
            <w:tcW w:w="1001" w:type="dxa"/>
            <w:vAlign w:val="center"/>
            <w:hideMark/>
          </w:tcPr>
          <w:p w14:paraId="3F386768" w14:textId="77777777" w:rsidR="00C62303" w:rsidRPr="00C62303" w:rsidRDefault="005F093A" w:rsidP="00307B84">
            <w:pPr>
              <w:spacing w:line="480" w:lineRule="auto"/>
              <w:jc w:val="center"/>
              <w:rPr>
                <w:sz w:val="16"/>
                <w:szCs w:val="16"/>
              </w:rPr>
            </w:pPr>
            <w:r>
              <w:rPr>
                <w:sz w:val="16"/>
                <w:szCs w:val="16"/>
              </w:rPr>
              <w:t>-</w:t>
            </w:r>
          </w:p>
        </w:tc>
      </w:tr>
    </w:tbl>
    <w:p w14:paraId="79028A26" w14:textId="6D379185" w:rsidR="0026140C" w:rsidRDefault="0026140C" w:rsidP="00307B84">
      <w:pPr>
        <w:spacing w:line="480" w:lineRule="auto"/>
        <w:jc w:val="both"/>
        <w:rPr>
          <w:i/>
        </w:rPr>
      </w:pPr>
      <w:r w:rsidRPr="0026140C">
        <w:rPr>
          <w:i/>
        </w:rPr>
        <w:t xml:space="preserve">Data </w:t>
      </w:r>
      <w:r w:rsidR="00A53D60">
        <w:rPr>
          <w:i/>
        </w:rPr>
        <w:t>are</w:t>
      </w:r>
      <w:r w:rsidRPr="0026140C">
        <w:rPr>
          <w:i/>
        </w:rPr>
        <w:t xml:space="preserve"> presented as median [range: interquartile range].</w:t>
      </w:r>
    </w:p>
    <w:p w14:paraId="475B5E0B" w14:textId="05E88312" w:rsidR="008A7663" w:rsidRPr="000A3E4F" w:rsidRDefault="000443FE" w:rsidP="000B45A4">
      <w:pPr>
        <w:spacing w:line="480" w:lineRule="auto"/>
        <w:jc w:val="both"/>
      </w:pPr>
      <w:bookmarkStart w:id="0" w:name="_GoBack"/>
      <w:r w:rsidRPr="000A3E4F">
        <w:rPr>
          <w:i/>
        </w:rPr>
        <w:t xml:space="preserve">Included study sites were Benin (1); </w:t>
      </w:r>
      <w:r w:rsidR="00FF2E3E" w:rsidRPr="009C7C93">
        <w:rPr>
          <w:i/>
        </w:rPr>
        <w:t>Bandim Health Projects study area (Bandim, Belem, and Cuntum)</w:t>
      </w:r>
      <w:r w:rsidRPr="000A3E4F">
        <w:rPr>
          <w:i/>
        </w:rPr>
        <w:t>, Guinea-Bissau (2); Fukayosi, Tanzania (3); Kampala, Uganda (4); Kenya (5); Kibaha District, Tanzania (6); Kilifi, Kenya (7); Kilombero District, Tanzania (8); Madang and East Sepik Provinces, Papua New Guinea (9); Madang Province, Papua New Guinea (10); Mali (11); Mbarara, Uganda (12); Mozambique, Mozambique (13); Nimba County, Liberia (14); Phalanxay District, Loas (15); Sekou, Liberia (16); SMRU, Thailand (17); Allada, Benin (18); Bangkok, Thailand (</w:t>
      </w:r>
      <w:r w:rsidR="00FF2E3E">
        <w:rPr>
          <w:i/>
        </w:rPr>
        <w:t>19</w:t>
      </w:r>
      <w:r w:rsidRPr="000A3E4F">
        <w:rPr>
          <w:i/>
        </w:rPr>
        <w:t>); Battambang Province, Cambodia (</w:t>
      </w:r>
      <w:r w:rsidR="00FF2E3E" w:rsidRPr="000A3E4F">
        <w:rPr>
          <w:i/>
        </w:rPr>
        <w:t>2</w:t>
      </w:r>
      <w:r w:rsidR="00FF2E3E">
        <w:rPr>
          <w:i/>
        </w:rPr>
        <w:t>0</w:t>
      </w:r>
      <w:r w:rsidRPr="000A3E4F">
        <w:rPr>
          <w:i/>
        </w:rPr>
        <w:t>); Tanzania (</w:t>
      </w:r>
      <w:r w:rsidR="00FF2E3E" w:rsidRPr="000A3E4F">
        <w:rPr>
          <w:i/>
        </w:rPr>
        <w:t>2</w:t>
      </w:r>
      <w:r w:rsidR="00FF2E3E">
        <w:rPr>
          <w:i/>
        </w:rPr>
        <w:t>1</w:t>
      </w:r>
      <w:r w:rsidRPr="000A3E4F">
        <w:rPr>
          <w:i/>
        </w:rPr>
        <w:t>) and Yombo, Tanzania (</w:t>
      </w:r>
      <w:r w:rsidR="00FF2E3E" w:rsidRPr="000A3E4F">
        <w:rPr>
          <w:i/>
        </w:rPr>
        <w:t>2</w:t>
      </w:r>
      <w:r w:rsidR="00FF2E3E">
        <w:rPr>
          <w:i/>
        </w:rPr>
        <w:t>2</w:t>
      </w:r>
      <w:r w:rsidRPr="000A3E4F">
        <w:rPr>
          <w:i/>
        </w:rPr>
        <w:t>).</w:t>
      </w:r>
      <w:r w:rsidR="00192C67">
        <w:rPr>
          <w:i/>
        </w:rPr>
        <w:t xml:space="preserve"> Age-for-weight z-score was calculated for all children below 10.08 years of age</w:t>
      </w:r>
      <w:r w:rsidR="00192C67">
        <w:t>.</w:t>
      </w:r>
    </w:p>
    <w:bookmarkEnd w:id="0"/>
    <w:p w14:paraId="35D4F8BD" w14:textId="77777777" w:rsidR="008A7663" w:rsidRPr="000A3E4F" w:rsidRDefault="008A7663" w:rsidP="00307B84">
      <w:pPr>
        <w:spacing w:line="480" w:lineRule="auto"/>
        <w:jc w:val="both"/>
        <w:rPr>
          <w:sz w:val="20"/>
          <w:szCs w:val="20"/>
        </w:rPr>
        <w:sectPr w:rsidR="008A7663" w:rsidRPr="000A3E4F" w:rsidSect="002B7591">
          <w:footerReference w:type="default" r:id="rId8"/>
          <w:pgSz w:w="16839" w:h="11907" w:orient="landscape" w:code="9"/>
          <w:pgMar w:top="1152" w:right="1152" w:bottom="1152" w:left="1152" w:header="720" w:footer="720" w:gutter="0"/>
          <w:cols w:space="720"/>
          <w:docGrid w:linePitch="360"/>
        </w:sectPr>
      </w:pPr>
    </w:p>
    <w:p w14:paraId="7A22BB32" w14:textId="77777777" w:rsidR="00A6076E" w:rsidRDefault="00A6076E" w:rsidP="00307B84">
      <w:pPr>
        <w:pStyle w:val="Heading2"/>
        <w:spacing w:line="480" w:lineRule="auto"/>
      </w:pPr>
      <w:r>
        <w:lastRenderedPageBreak/>
        <w:t>References</w:t>
      </w:r>
    </w:p>
    <w:p w14:paraId="4ECC0A23" w14:textId="77777777" w:rsidR="000B45A4" w:rsidRPr="000B45A4" w:rsidRDefault="00A6076E" w:rsidP="000B45A4">
      <w:pPr>
        <w:pStyle w:val="EndNoteBibliography"/>
        <w:spacing w:after="0"/>
      </w:pPr>
      <w:r w:rsidRPr="000A3E4F">
        <w:t xml:space="preserve"> </w:t>
      </w:r>
      <w:r w:rsidR="002D0C18" w:rsidRPr="000A3E4F">
        <w:fldChar w:fldCharType="begin"/>
      </w:r>
      <w:r w:rsidRPr="000A3E4F">
        <w:instrText xml:space="preserve"> ADDIN EN.REFLIST </w:instrText>
      </w:r>
      <w:r w:rsidR="002D0C18" w:rsidRPr="000A3E4F">
        <w:fldChar w:fldCharType="separate"/>
      </w:r>
      <w:bookmarkStart w:id="1" w:name="_ENREF_1"/>
      <w:r w:rsidR="000B45A4" w:rsidRPr="000B45A4">
        <w:t>1.</w:t>
      </w:r>
      <w:r w:rsidR="000B45A4" w:rsidRPr="000B45A4">
        <w:tab/>
        <w:t>Djimde AA, Tekete M, Abdulla S, Lyimo J, Bassat Q, Mandomando I, et al. Pharmacokinetic and pharmacodynamic characteristics of a new pediatric formulation of artemether-lumefantrine in African children with uncomplicated Plasmodium falciparum malaria. Antimicrobial agents and chemotherapy. 2011;55(9):3994-9. doi: 10.1128/AAC.01115-10. PubMed PMID: 21670177; PubMed Central PMCID: PMC3165288.</w:t>
      </w:r>
      <w:bookmarkEnd w:id="1"/>
    </w:p>
    <w:p w14:paraId="6543A4AF" w14:textId="77777777" w:rsidR="000B45A4" w:rsidRPr="000B45A4" w:rsidRDefault="000B45A4" w:rsidP="000B45A4">
      <w:pPr>
        <w:pStyle w:val="EndNoteBibliography"/>
        <w:spacing w:after="0"/>
      </w:pPr>
      <w:bookmarkStart w:id="2" w:name="_ENREF_2"/>
      <w:r w:rsidRPr="000B45A4">
        <w:t>2.</w:t>
      </w:r>
      <w:r w:rsidRPr="000B45A4">
        <w:tab/>
        <w:t>Ursing J, Kofoed PE, Rodrigues A, Blessborn D, Thoft-Nielsen R, Bjorkman A, et al. Similar efficacy and tolerability of double-dose chloroquine and artemether-lumefantrine for treatment of Plasmodium falciparum infection in Guinea-Bissau: a randomized trial. The Journal of infectious diseases. 2011;203(1):109-16. doi: 10.1093/infdis/jiq001. PubMed PMID: 21148503; PubMed Central PMCID: PMC3086436.</w:t>
      </w:r>
      <w:bookmarkEnd w:id="2"/>
    </w:p>
    <w:p w14:paraId="670D47F6" w14:textId="77777777" w:rsidR="000B45A4" w:rsidRPr="000B45A4" w:rsidRDefault="000B45A4" w:rsidP="000B45A4">
      <w:pPr>
        <w:pStyle w:val="EndNoteBibliography"/>
        <w:spacing w:after="0"/>
      </w:pPr>
      <w:bookmarkStart w:id="3" w:name="_ENREF_3"/>
      <w:r w:rsidRPr="000B45A4">
        <w:t>3.</w:t>
      </w:r>
      <w:r w:rsidRPr="000B45A4">
        <w:tab/>
        <w:t>Ngasala BE, Malmberg M, Carlsson AM, Ferreira PE, Petzold MG, Blessborn D, et al. Efficacy and effectiveness of artemether-lumefantrine after initial and repeated treatment in children &lt;5 years of age with acute uncomplicated Plasmodium falciparum malaria in rural Tanzania: a randomized trial. Clin Infect Dis. 2011;52(7):873-82. doi: 10.1093/cid/cir066. PubMed PMID: 21427394.</w:t>
      </w:r>
      <w:bookmarkEnd w:id="3"/>
    </w:p>
    <w:p w14:paraId="78094CA9" w14:textId="77777777" w:rsidR="000B45A4" w:rsidRPr="000B45A4" w:rsidRDefault="000B45A4" w:rsidP="000B45A4">
      <w:pPr>
        <w:pStyle w:val="EndNoteBibliography"/>
        <w:spacing w:after="0"/>
      </w:pPr>
      <w:bookmarkStart w:id="4" w:name="_ENREF_4"/>
      <w:r w:rsidRPr="000B45A4">
        <w:t>4.</w:t>
      </w:r>
      <w:r w:rsidRPr="000B45A4">
        <w:tab/>
        <w:t>Hietala SF, Martensson A, Ngasala B, Dahlstrom S, Lindegardh N, Annerberg A, et al. Population pharmacokinetics and pharmacodynamics of artemether and lumefantrine during combination treatment in children with uncomplicated falciparum malaria in Tanzania. Antimicrobial agents and chemotherapy. 2010;54(11):4780-8. doi: 10.1128/AAC.00252-10. PubMed PMID: 20713675; PubMed Central PMCID: PMC2976134.</w:t>
      </w:r>
      <w:bookmarkEnd w:id="4"/>
    </w:p>
    <w:p w14:paraId="537DF239" w14:textId="77777777" w:rsidR="000B45A4" w:rsidRPr="000B45A4" w:rsidRDefault="000B45A4" w:rsidP="000B45A4">
      <w:pPr>
        <w:pStyle w:val="EndNoteBibliography"/>
        <w:spacing w:after="0"/>
      </w:pPr>
      <w:bookmarkStart w:id="5" w:name="_ENREF_5"/>
      <w:r w:rsidRPr="000B45A4">
        <w:t>5.</w:t>
      </w:r>
      <w:r w:rsidRPr="000B45A4">
        <w:tab/>
        <w:t>Mwesigwa J, Parikh S, McGee B, German P, Drysdale T, Kalyango JN, et al. Pharmacokinetics of artemether-lumefantrine and artesunate-amodiaquine in children in Kampala, Uganda. Antimicrobial agents and chemotherapy. 2010;54(1):52-9. doi: 10.1128/AAC.00679-09. PubMed PMID: 19841149; PubMed Central PMCID: PMC2798532.</w:t>
      </w:r>
      <w:bookmarkEnd w:id="5"/>
    </w:p>
    <w:p w14:paraId="4ABF32FE" w14:textId="77777777" w:rsidR="000B45A4" w:rsidRPr="000B45A4" w:rsidRDefault="000B45A4" w:rsidP="000B45A4">
      <w:pPr>
        <w:pStyle w:val="EndNoteBibliography"/>
        <w:spacing w:after="0"/>
      </w:pPr>
      <w:bookmarkStart w:id="6" w:name="_ENREF_6"/>
      <w:r w:rsidRPr="000B45A4">
        <w:t>6.</w:t>
      </w:r>
      <w:r w:rsidRPr="000B45A4">
        <w:tab/>
        <w:t>Ngasala BE, Malmberg M, Carlsson AM, Ferreira PE, Petzold MG, Blessborn D, et al. Effectiveness of artemether-lumefantrine provided by community health workers in under-five children with uncomplicated malaria in rural Tanzania: an open label prospective study. Malar J. 2011;10:64. doi: 10.1186/1475-2875-10-64. PubMed PMID: 21410954; PubMed Central PMCID: PMC3065443.</w:t>
      </w:r>
      <w:bookmarkEnd w:id="6"/>
    </w:p>
    <w:p w14:paraId="2D7B985F" w14:textId="77777777" w:rsidR="000B45A4" w:rsidRPr="000B45A4" w:rsidRDefault="000B45A4" w:rsidP="000B45A4">
      <w:pPr>
        <w:pStyle w:val="EndNoteBibliography"/>
        <w:spacing w:after="0"/>
      </w:pPr>
      <w:bookmarkStart w:id="7" w:name="_ENREF_7"/>
      <w:r w:rsidRPr="000B45A4">
        <w:t>7.</w:t>
      </w:r>
      <w:r w:rsidRPr="000B45A4">
        <w:tab/>
        <w:t>Borrmann S, Sasi P, Mwai L, Bashraheil M, Abdallah A, Muriithi S, et al. Declining responsiveness of Plasmodium falciparum infections to artemisinin-based combination treatments on the Kenyan coast. PloS one. 2011;6(11):e26005. doi: 10.1371/journal.pone.0026005. PubMed PMID: 22102856; PubMed Central PMCID: PMC3213089.</w:t>
      </w:r>
      <w:bookmarkEnd w:id="7"/>
    </w:p>
    <w:p w14:paraId="7A8CB91F" w14:textId="77777777" w:rsidR="000B45A4" w:rsidRPr="000B45A4" w:rsidRDefault="000B45A4" w:rsidP="000B45A4">
      <w:pPr>
        <w:pStyle w:val="EndNoteBibliography"/>
        <w:spacing w:after="0"/>
      </w:pPr>
      <w:bookmarkStart w:id="8" w:name="_ENREF_8"/>
      <w:r w:rsidRPr="000B45A4">
        <w:t>8.</w:t>
      </w:r>
      <w:r w:rsidRPr="000B45A4">
        <w:tab/>
        <w:t>Hodel EM, Kabanywanyi AM, Malila A, Zanolari B, Mercier T, Beck HP, et al. Residual antimalarials in malaria patients from Tanzania--implications on drug efficacy assessment and spread of parasite resistance. PloS one. 2009;4(12):e8184. doi: 10.1371/journal.pone.0008184. PubMed PMID: 20011529; PubMed Central PMCID: PMC2788605.</w:t>
      </w:r>
      <w:bookmarkEnd w:id="8"/>
    </w:p>
    <w:p w14:paraId="0C242DF6" w14:textId="77777777" w:rsidR="000B45A4" w:rsidRPr="000B45A4" w:rsidRDefault="000B45A4" w:rsidP="000B45A4">
      <w:pPr>
        <w:pStyle w:val="EndNoteBibliography"/>
        <w:spacing w:after="0"/>
      </w:pPr>
      <w:bookmarkStart w:id="9" w:name="_ENREF_9"/>
      <w:r w:rsidRPr="000B45A4">
        <w:t>9.</w:t>
      </w:r>
      <w:r w:rsidRPr="000B45A4">
        <w:tab/>
        <w:t>Karunajeewa HA, Mueller I, Senn M, Lin E, Law I, Gomorrai PS, et al. A trial of combination antimalarial therapies in children from Papua New Guinea. The New England journal of medicine. 2008;359(24):2545-57. doi: 10.1056/NEJMoa0804915. PubMed PMID: 19064624.</w:t>
      </w:r>
      <w:bookmarkEnd w:id="9"/>
    </w:p>
    <w:p w14:paraId="45D8A530" w14:textId="77777777" w:rsidR="000B45A4" w:rsidRPr="000B45A4" w:rsidRDefault="000B45A4" w:rsidP="000B45A4">
      <w:pPr>
        <w:pStyle w:val="EndNoteBibliography"/>
        <w:spacing w:after="0"/>
      </w:pPr>
      <w:bookmarkStart w:id="10" w:name="_ENREF_10"/>
      <w:r w:rsidRPr="000B45A4">
        <w:t>10.</w:t>
      </w:r>
      <w:r w:rsidRPr="000B45A4">
        <w:tab/>
        <w:t xml:space="preserve">Salman S, Page-Sharp M, Griffin S, Kose K, Siba PM, Ilett KF, et al. Population pharmacokinetics of artemether, lumefantrine, and their respective metabolites in Papua New Guinean children with uncomplicated malaria. Antimicrobial agents and </w:t>
      </w:r>
      <w:r w:rsidRPr="000B45A4">
        <w:lastRenderedPageBreak/>
        <w:t>chemotherapy. 2011;55(11):5306-13. Epub 2011/08/31. doi: 10.1128/AAC.05136-11. PubMed PMID: 21876056; PubMed Central PMCID: PMC3194999.</w:t>
      </w:r>
      <w:bookmarkEnd w:id="10"/>
    </w:p>
    <w:p w14:paraId="4AF50947" w14:textId="77777777" w:rsidR="000B45A4" w:rsidRPr="000B45A4" w:rsidRDefault="000B45A4" w:rsidP="000B45A4">
      <w:pPr>
        <w:pStyle w:val="EndNoteBibliography"/>
        <w:spacing w:after="0"/>
      </w:pPr>
      <w:bookmarkStart w:id="11" w:name="_ENREF_11"/>
      <w:r w:rsidRPr="000B45A4">
        <w:t>11.</w:t>
      </w:r>
      <w:r w:rsidRPr="000B45A4">
        <w:tab/>
        <w:t>Piola P, Fogg C, Bajunirwe F, Biraro S, Grandesso F, Ruzagira E, et al. Supervised versus unsupervised intake of six-dose artemether-lumefantrine for treatment of acute, uncomplicated Plasmodium falciparum malaria in Mbarara, Uganda: a randomised trial. Lancet. 2005;365(9469):1467-73. doi: 10.1016/S0140-6736(05)66416-1. PubMed PMID: 15850630.</w:t>
      </w:r>
      <w:bookmarkEnd w:id="11"/>
    </w:p>
    <w:p w14:paraId="50D7CF4F" w14:textId="77777777" w:rsidR="000B45A4" w:rsidRPr="000B45A4" w:rsidRDefault="000B45A4" w:rsidP="000B45A4">
      <w:pPr>
        <w:pStyle w:val="EndNoteBibliography"/>
        <w:spacing w:after="0"/>
      </w:pPr>
      <w:bookmarkStart w:id="12" w:name="_ENREF_12"/>
      <w:r w:rsidRPr="000B45A4">
        <w:t>12.</w:t>
      </w:r>
      <w:r w:rsidRPr="000B45A4">
        <w:tab/>
        <w:t>Piola P, Nabasumba C, Turyakira E, Dhorda M, Lindegardh N, Nyehangane D, et al. Efficacy and safety of artemether-lumefantrine compared with quinine in pregnant women with uncomplicated Plasmodium falciparum malaria: an open-label, randomised, non-inferiority trial. The Lancet Infectious diseases. 2010;10(11):762-9. doi: 10.1016/S1473-3099(10)70202-4. PubMed PMID: 20932805.</w:t>
      </w:r>
      <w:bookmarkEnd w:id="12"/>
    </w:p>
    <w:p w14:paraId="702E15EB" w14:textId="77777777" w:rsidR="000B45A4" w:rsidRPr="000B45A4" w:rsidRDefault="000B45A4" w:rsidP="000B45A4">
      <w:pPr>
        <w:pStyle w:val="EndNoteBibliography"/>
        <w:spacing w:after="0"/>
      </w:pPr>
      <w:bookmarkStart w:id="13" w:name="_ENREF_13"/>
      <w:r w:rsidRPr="000B45A4">
        <w:t>13.</w:t>
      </w:r>
      <w:r w:rsidRPr="000B45A4">
        <w:tab/>
        <w:t>Schramm B, Valeh P, Baudin E, Mazinda CS, Smith R, Pinoges L, et al. Tolerability and safety of artesunate-amodiaquine and artemether-lumefantrine fixed dose combinations for the treatment of uncomplicated Plasmodium falciparum malaria: two open-label, randomized trials in Nimba County, Liberia. Malar J. 2013;12:250. doi: 10.1186/1475-2875-12-250. PubMed PMID: 23866736; PubMed Central PMCID: PMC3728046.</w:t>
      </w:r>
      <w:bookmarkEnd w:id="13"/>
    </w:p>
    <w:p w14:paraId="32C4D57D" w14:textId="77777777" w:rsidR="000B45A4" w:rsidRPr="000B45A4" w:rsidRDefault="000B45A4" w:rsidP="000B45A4">
      <w:pPr>
        <w:pStyle w:val="EndNoteBibliography"/>
        <w:spacing w:after="0"/>
      </w:pPr>
      <w:bookmarkStart w:id="14" w:name="_ENREF_14"/>
      <w:r w:rsidRPr="000B45A4">
        <w:t>14.</w:t>
      </w:r>
      <w:r w:rsidRPr="000B45A4">
        <w:tab/>
        <w:t>Schramm B, Valeh P, Baudin E, Mazinda CS, Smith R, Pinoges L, et al. Efficacy of artesunate-amodiaquine and artemether-lumefantrine fixed-dose combinations for the treatment of uncomplicated Plasmodium falciparum malaria among children aged six to 59 months in Nimba County, Liberia: an open-label randomized non-inferiority trial. Malar J. 2013;12:251. doi: 10.1186/1475-2875-12-251. PubMed PMID: 23866774; PubMed Central PMCID: PMC3728070.</w:t>
      </w:r>
      <w:bookmarkEnd w:id="14"/>
    </w:p>
    <w:p w14:paraId="06C6C6F2" w14:textId="77777777" w:rsidR="000B45A4" w:rsidRPr="000B45A4" w:rsidRDefault="000B45A4" w:rsidP="000B45A4">
      <w:pPr>
        <w:pStyle w:val="EndNoteBibliography"/>
        <w:spacing w:after="0"/>
      </w:pPr>
      <w:bookmarkStart w:id="15" w:name="_ENREF_15"/>
      <w:r w:rsidRPr="000B45A4">
        <w:t>15.</w:t>
      </w:r>
      <w:r w:rsidRPr="000B45A4">
        <w:tab/>
        <w:t>Mayxay M, Khanthavong M, Lindegardh N, Keola S, Barends M, Pongvongsa T, et al. Randomized comparison of chloroquine plus sulfadoxine-pyrimethamine versus artesunate plus mefloquine versus artemether-lumefantrine in the treatment of uncomplicated falciparum malaria in the Lao People's Democratic Republic. Clin Infect Dis. 2004;39(8):1139-47. doi: 10.1086/424512. PubMed PMID: 15486837.</w:t>
      </w:r>
      <w:bookmarkEnd w:id="15"/>
    </w:p>
    <w:p w14:paraId="04B6A78D" w14:textId="77777777" w:rsidR="000B45A4" w:rsidRPr="000B45A4" w:rsidRDefault="000B45A4" w:rsidP="000B45A4">
      <w:pPr>
        <w:pStyle w:val="EndNoteBibliography"/>
        <w:spacing w:after="0"/>
      </w:pPr>
      <w:bookmarkStart w:id="16" w:name="_ENREF_16"/>
      <w:r w:rsidRPr="000B45A4">
        <w:t>16.</w:t>
      </w:r>
      <w:r w:rsidRPr="000B45A4">
        <w:tab/>
        <w:t>Faucher JF, Aubouy A, Adeothy A, Cottrell G, Doritchamou J, Gourmel B, et al. Comparison of sulfadoxine-pyrimethamine, unsupervised artemether-lumefantrine, and unsupervised artesunate-amodiaquine fixed-dose formulation for uncomplicated plasmodium falciparum malaria in Benin: a randomized effectiveness noninferiority trial. The Journal of infectious diseases. 2009;200(1):57-65. doi: 10.1086/599378. PubMed PMID: 19469703.</w:t>
      </w:r>
      <w:bookmarkEnd w:id="16"/>
    </w:p>
    <w:p w14:paraId="24F92395" w14:textId="77777777" w:rsidR="000B45A4" w:rsidRPr="000B45A4" w:rsidRDefault="000B45A4" w:rsidP="000B45A4">
      <w:pPr>
        <w:pStyle w:val="EndNoteBibliography"/>
        <w:spacing w:after="0"/>
      </w:pPr>
      <w:bookmarkStart w:id="17" w:name="_ENREF_17"/>
      <w:r w:rsidRPr="000B45A4">
        <w:t>17.</w:t>
      </w:r>
      <w:r w:rsidRPr="000B45A4">
        <w:tab/>
        <w:t xml:space="preserve">Tarning J, McGready R, Lindegardh N, Ashley EA, Pimanpanarak M, Kamanikom B, et al. Population pharmacokinetics of lumefantrine in pregnant women treated with artemether-lumefantrine for uncomplicated </w:t>
      </w:r>
      <w:r w:rsidRPr="000B45A4">
        <w:rPr>
          <w:i/>
        </w:rPr>
        <w:t>Plasmodium falciparum</w:t>
      </w:r>
      <w:r w:rsidRPr="000B45A4">
        <w:t xml:space="preserve"> malaria. Antimicrobial agents and chemotherapy. 2009;53(9):3837-46. PubMed PMID: 19564366.</w:t>
      </w:r>
      <w:bookmarkEnd w:id="17"/>
    </w:p>
    <w:p w14:paraId="20269B53" w14:textId="77777777" w:rsidR="000B45A4" w:rsidRPr="000B45A4" w:rsidRDefault="000B45A4" w:rsidP="000B45A4">
      <w:pPr>
        <w:pStyle w:val="EndNoteBibliography"/>
        <w:spacing w:after="0"/>
      </w:pPr>
      <w:bookmarkStart w:id="18" w:name="_ENREF_18"/>
      <w:r w:rsidRPr="000B45A4">
        <w:t>18.</w:t>
      </w:r>
      <w:r w:rsidRPr="000B45A4">
        <w:tab/>
        <w:t>Vugt MV, Wilairatana P, Gemperli B, Gathmann I, Phaipun L, Brockman A, et al. Efficacy of six doses of artemether-lumefantrine (benflumetol) in multidrug-resistant Plasmodium falciparum malaria. The American journal of tropical medicine and hygiene. 1999;60(6):936-42. PubMed PMID: 10403324.</w:t>
      </w:r>
      <w:bookmarkEnd w:id="18"/>
    </w:p>
    <w:p w14:paraId="1576CBEE" w14:textId="77777777" w:rsidR="000B45A4" w:rsidRPr="000B45A4" w:rsidRDefault="000B45A4" w:rsidP="000B45A4">
      <w:pPr>
        <w:pStyle w:val="EndNoteBibliography"/>
        <w:spacing w:after="0"/>
      </w:pPr>
      <w:bookmarkStart w:id="19" w:name="_ENREF_19"/>
      <w:r w:rsidRPr="000B45A4">
        <w:t>19.</w:t>
      </w:r>
      <w:r w:rsidRPr="000B45A4">
        <w:tab/>
        <w:t>Ezzet F, Mull R, Karbwang J. Population pharmacokinetics and therapeutic response of CGP 56697 (artemether + benflumetol) in malaria patients. British journal of clinical pharmacology. 1998;46(6):553-61. PubMed PMID: 9862244.</w:t>
      </w:r>
      <w:bookmarkEnd w:id="19"/>
    </w:p>
    <w:p w14:paraId="744E2062" w14:textId="77777777" w:rsidR="000B45A4" w:rsidRPr="000B45A4" w:rsidRDefault="000B45A4" w:rsidP="000B45A4">
      <w:pPr>
        <w:pStyle w:val="EndNoteBibliography"/>
        <w:spacing w:after="0"/>
      </w:pPr>
      <w:bookmarkStart w:id="20" w:name="_ENREF_20"/>
      <w:r w:rsidRPr="000B45A4">
        <w:t>20.</w:t>
      </w:r>
      <w:r w:rsidRPr="000B45A4">
        <w:tab/>
        <w:t>van Vugt M, Looareesuwan S, Wilairatana P, McGready R, Villegas L, Gathmann I, et al. Artemether-lumefantrine for the treatment of multidrug-resistant falciparum malaria. Transactions of the Royal Society of Tropical Medicine and Hygiene. 2000;94(5):545-8. PubMed PMID: 11132386.</w:t>
      </w:r>
      <w:bookmarkEnd w:id="20"/>
    </w:p>
    <w:p w14:paraId="1F81D8B4" w14:textId="77777777" w:rsidR="000B45A4" w:rsidRPr="000B45A4" w:rsidRDefault="000B45A4" w:rsidP="000B45A4">
      <w:pPr>
        <w:pStyle w:val="EndNoteBibliography"/>
        <w:spacing w:after="0"/>
      </w:pPr>
      <w:bookmarkStart w:id="21" w:name="_ENREF_21"/>
      <w:r w:rsidRPr="000B45A4">
        <w:t>21.</w:t>
      </w:r>
      <w:r w:rsidRPr="000B45A4">
        <w:tab/>
        <w:t xml:space="preserve">Denis MB, Tsuyuoka R, Lim P, Lindegardh N, Yi P, Top SN, et al. Efficacy of artemether-lumefantrine for the treatment of uncomplicated falciparum malaria in </w:t>
      </w:r>
      <w:r w:rsidRPr="000B45A4">
        <w:lastRenderedPageBreak/>
        <w:t>northwest Cambodia. Trop Med Int Health. 2006;11(12):1800-7. doi: 10.1111/j.1365-3156.2006.01739.x. PubMed PMID: 17176344.</w:t>
      </w:r>
      <w:bookmarkEnd w:id="21"/>
    </w:p>
    <w:p w14:paraId="52937EC6" w14:textId="77777777" w:rsidR="000B45A4" w:rsidRPr="000B45A4" w:rsidRDefault="000B45A4" w:rsidP="000B45A4">
      <w:pPr>
        <w:pStyle w:val="EndNoteBibliography"/>
        <w:spacing w:after="0"/>
      </w:pPr>
      <w:bookmarkStart w:id="22" w:name="_ENREF_22"/>
      <w:r w:rsidRPr="000B45A4">
        <w:t>22.</w:t>
      </w:r>
      <w:r w:rsidRPr="000B45A4">
        <w:tab/>
        <w:t>Ashley EA, Stepniewska K, Lindegardh N, McGready R, Annerberg A, Hutagalung R, et al. Pharmacokinetic study of artemether-lumefantrine given once daily for the treatment of uncomplicated multidrug-resistant falciparum malaria. Trop Med Int Health. 2007;12(2):201-8. PubMed PMID: 17300626.</w:t>
      </w:r>
      <w:bookmarkEnd w:id="22"/>
    </w:p>
    <w:p w14:paraId="04E5DE8C" w14:textId="77777777" w:rsidR="000B45A4" w:rsidRPr="000B45A4" w:rsidRDefault="000B45A4" w:rsidP="000B45A4">
      <w:pPr>
        <w:pStyle w:val="EndNoteBibliography"/>
        <w:spacing w:after="0"/>
      </w:pPr>
      <w:bookmarkStart w:id="23" w:name="_ENREF_23"/>
      <w:r w:rsidRPr="000B45A4">
        <w:t>23.</w:t>
      </w:r>
      <w:r w:rsidRPr="000B45A4">
        <w:tab/>
        <w:t>McGready R, Stepniewska K, Lindegardh N, Ashley EA, La Y, Singhasivanon P, et al. The pharmacokinetics of artemether and lumefantrine in pregnant women with uncomplicated falciparum malaria. European journal of clinical pharmacology. 2006;62(12):1021-31. PubMed PMID: 17053895.</w:t>
      </w:r>
      <w:bookmarkEnd w:id="23"/>
    </w:p>
    <w:p w14:paraId="54F653CC" w14:textId="77777777" w:rsidR="000B45A4" w:rsidRPr="000B45A4" w:rsidRDefault="000B45A4" w:rsidP="000B45A4">
      <w:pPr>
        <w:pStyle w:val="EndNoteBibliography"/>
        <w:spacing w:after="0"/>
      </w:pPr>
      <w:bookmarkStart w:id="24" w:name="_ENREF_24"/>
      <w:r w:rsidRPr="000B45A4">
        <w:t>24.</w:t>
      </w:r>
      <w:r w:rsidRPr="000B45A4">
        <w:tab/>
        <w:t>van Vugt M, Brockman A, Gemperli B, Luxemburger C, Gathmann I, Royce C, et al. Randomized comparison of artemether-benflumetol and artesunate-mefloquine in treatment of multidrug-resistant falciparum malaria. Antimicrobial agents and chemotherapy. 1998;42(1):135-9. PubMed PMID: 9449273; PubMed Central PMCID: PMC105468.</w:t>
      </w:r>
      <w:bookmarkEnd w:id="24"/>
    </w:p>
    <w:p w14:paraId="61F2ECB9" w14:textId="77777777" w:rsidR="000B45A4" w:rsidRPr="000B45A4" w:rsidRDefault="000B45A4" w:rsidP="000B45A4">
      <w:pPr>
        <w:pStyle w:val="EndNoteBibliography"/>
      </w:pPr>
      <w:bookmarkStart w:id="25" w:name="_ENREF_25"/>
      <w:r w:rsidRPr="000B45A4">
        <w:t>25.</w:t>
      </w:r>
      <w:r w:rsidRPr="000B45A4">
        <w:tab/>
        <w:t>Lefevre G, Looareesuwan S, Treeprasertsuk S, Krudsood S, Silachamroon U, Gathmann I, et al. A clinical and pharmacokinetic trial of six doses of artemether-lumefantrine for multidrug-resistant Plasmodium falciparum malaria in Thailand. The American journal of tropical medicine and hygiene. 2001;64(5-6):247-56. PubMed PMID: 11463111.</w:t>
      </w:r>
      <w:bookmarkEnd w:id="25"/>
    </w:p>
    <w:p w14:paraId="53053B82" w14:textId="6AA5491E" w:rsidR="00EC14B2" w:rsidRPr="000A3E4F" w:rsidRDefault="002D0C18" w:rsidP="00307B84">
      <w:pPr>
        <w:pStyle w:val="EndNoteBibliography"/>
        <w:spacing w:line="480" w:lineRule="auto"/>
      </w:pPr>
      <w:r w:rsidRPr="000A3E4F">
        <w:fldChar w:fldCharType="end"/>
      </w:r>
    </w:p>
    <w:sectPr w:rsidR="00EC14B2" w:rsidRPr="000A3E4F" w:rsidSect="00D513A2">
      <w:pgSz w:w="11907" w:h="16839" w:code="9"/>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26D30C" w14:textId="77777777" w:rsidR="0038215A" w:rsidRDefault="0038215A" w:rsidP="00661BD4">
      <w:pPr>
        <w:spacing w:after="0" w:line="240" w:lineRule="auto"/>
      </w:pPr>
      <w:r>
        <w:separator/>
      </w:r>
    </w:p>
  </w:endnote>
  <w:endnote w:type="continuationSeparator" w:id="0">
    <w:p w14:paraId="134D9AB6" w14:textId="77777777" w:rsidR="0038215A" w:rsidRDefault="0038215A" w:rsidP="00661B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9171233"/>
      <w:docPartObj>
        <w:docPartGallery w:val="Page Numbers (Bottom of Page)"/>
        <w:docPartUnique/>
      </w:docPartObj>
    </w:sdtPr>
    <w:sdtEndPr>
      <w:rPr>
        <w:noProof/>
      </w:rPr>
    </w:sdtEndPr>
    <w:sdtContent>
      <w:p w14:paraId="051ABB09" w14:textId="7EAFC370" w:rsidR="00CD1596" w:rsidRDefault="00CD1596">
        <w:pPr>
          <w:pStyle w:val="Footer"/>
          <w:jc w:val="center"/>
        </w:pPr>
        <w:r>
          <w:fldChar w:fldCharType="begin"/>
        </w:r>
        <w:r>
          <w:instrText xml:space="preserve"> PAGE   \* MERGEFORMAT </w:instrText>
        </w:r>
        <w:r>
          <w:fldChar w:fldCharType="separate"/>
        </w:r>
        <w:r w:rsidR="00A36334">
          <w:rPr>
            <w:noProof/>
          </w:rPr>
          <w:t>2</w:t>
        </w:r>
        <w:r>
          <w:rPr>
            <w:noProof/>
          </w:rPr>
          <w:fldChar w:fldCharType="end"/>
        </w:r>
      </w:p>
    </w:sdtContent>
  </w:sdt>
  <w:p w14:paraId="6D86093B" w14:textId="77777777" w:rsidR="00CD1596" w:rsidRDefault="00CD15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671D42" w14:textId="77777777" w:rsidR="0038215A" w:rsidRDefault="0038215A" w:rsidP="00661BD4">
      <w:pPr>
        <w:spacing w:after="0" w:line="240" w:lineRule="auto"/>
      </w:pPr>
      <w:r>
        <w:separator/>
      </w:r>
    </w:p>
  </w:footnote>
  <w:footnote w:type="continuationSeparator" w:id="0">
    <w:p w14:paraId="4AB63347" w14:textId="77777777" w:rsidR="0038215A" w:rsidRDefault="0038215A" w:rsidP="00661B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7C43A6"/>
    <w:multiLevelType w:val="hybridMultilevel"/>
    <w:tmpl w:val="E2405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DD2932"/>
    <w:multiLevelType w:val="hybridMultilevel"/>
    <w:tmpl w:val="581CA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8376A3"/>
    <w:multiLevelType w:val="hybridMultilevel"/>
    <w:tmpl w:val="19DEB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135E9F"/>
    <w:multiLevelType w:val="hybridMultilevel"/>
    <w:tmpl w:val="8F5E6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812A5F"/>
    <w:multiLevelType w:val="hybridMultilevel"/>
    <w:tmpl w:val="52FC1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530479"/>
    <w:multiLevelType w:val="hybridMultilevel"/>
    <w:tmpl w:val="6C009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1"/>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atdxtvefx9ppwest25vs0entpvvep9sda5z&quot;&gt;WWARN_LF&lt;record-ids&gt;&lt;item&gt;4&lt;/item&gt;&lt;item&gt;6&lt;/item&gt;&lt;item&gt;9&lt;/item&gt;&lt;item&gt;10&lt;/item&gt;&lt;item&gt;13&lt;/item&gt;&lt;item&gt;19&lt;/item&gt;&lt;item&gt;20&lt;/item&gt;&lt;item&gt;21&lt;/item&gt;&lt;item&gt;22&lt;/item&gt;&lt;item&gt;23&lt;/item&gt;&lt;item&gt;24&lt;/item&gt;&lt;item&gt;25&lt;/item&gt;&lt;item&gt;26&lt;/item&gt;&lt;item&gt;28&lt;/item&gt;&lt;item&gt;29&lt;/item&gt;&lt;item&gt;32&lt;/item&gt;&lt;item&gt;34&lt;/item&gt;&lt;item&gt;35&lt;/item&gt;&lt;item&gt;36&lt;/item&gt;&lt;item&gt;37&lt;/item&gt;&lt;item&gt;39&lt;/item&gt;&lt;item&gt;40&lt;/item&gt;&lt;item&gt;42&lt;/item&gt;&lt;item&gt;43&lt;/item&gt;&lt;item&gt;46&lt;/item&gt;&lt;/record-ids&gt;&lt;/item&gt;&lt;/Libraries&gt;"/>
  </w:docVars>
  <w:rsids>
    <w:rsidRoot w:val="00146BC3"/>
    <w:rsid w:val="00001718"/>
    <w:rsid w:val="00002959"/>
    <w:rsid w:val="00002CC2"/>
    <w:rsid w:val="00005F8E"/>
    <w:rsid w:val="00010E0D"/>
    <w:rsid w:val="00011302"/>
    <w:rsid w:val="0001140C"/>
    <w:rsid w:val="00016957"/>
    <w:rsid w:val="000172BA"/>
    <w:rsid w:val="00023538"/>
    <w:rsid w:val="00026279"/>
    <w:rsid w:val="000269C7"/>
    <w:rsid w:val="00026ACA"/>
    <w:rsid w:val="00027406"/>
    <w:rsid w:val="000302C5"/>
    <w:rsid w:val="00031357"/>
    <w:rsid w:val="0003383A"/>
    <w:rsid w:val="00034979"/>
    <w:rsid w:val="00034D92"/>
    <w:rsid w:val="00035EEB"/>
    <w:rsid w:val="00036606"/>
    <w:rsid w:val="000366DF"/>
    <w:rsid w:val="00037D9C"/>
    <w:rsid w:val="00040F0B"/>
    <w:rsid w:val="000432B3"/>
    <w:rsid w:val="00043687"/>
    <w:rsid w:val="000443FE"/>
    <w:rsid w:val="00044E38"/>
    <w:rsid w:val="00046B66"/>
    <w:rsid w:val="00046E25"/>
    <w:rsid w:val="000518B2"/>
    <w:rsid w:val="000554BB"/>
    <w:rsid w:val="00055817"/>
    <w:rsid w:val="000640F7"/>
    <w:rsid w:val="000651C3"/>
    <w:rsid w:val="000657D0"/>
    <w:rsid w:val="00070785"/>
    <w:rsid w:val="00070856"/>
    <w:rsid w:val="00071980"/>
    <w:rsid w:val="0007349F"/>
    <w:rsid w:val="00073CF4"/>
    <w:rsid w:val="00073D96"/>
    <w:rsid w:val="00073E73"/>
    <w:rsid w:val="0007496E"/>
    <w:rsid w:val="00075862"/>
    <w:rsid w:val="000758F8"/>
    <w:rsid w:val="0007686E"/>
    <w:rsid w:val="00083376"/>
    <w:rsid w:val="00083673"/>
    <w:rsid w:val="000839D2"/>
    <w:rsid w:val="000861BA"/>
    <w:rsid w:val="0008637A"/>
    <w:rsid w:val="000870BA"/>
    <w:rsid w:val="00087738"/>
    <w:rsid w:val="0009095E"/>
    <w:rsid w:val="00094073"/>
    <w:rsid w:val="0009472F"/>
    <w:rsid w:val="00096E02"/>
    <w:rsid w:val="0009719B"/>
    <w:rsid w:val="000A04C1"/>
    <w:rsid w:val="000A1D89"/>
    <w:rsid w:val="000A379F"/>
    <w:rsid w:val="000A3E4F"/>
    <w:rsid w:val="000A3EB4"/>
    <w:rsid w:val="000A4BF7"/>
    <w:rsid w:val="000A4E9F"/>
    <w:rsid w:val="000A56C9"/>
    <w:rsid w:val="000A62E2"/>
    <w:rsid w:val="000B0365"/>
    <w:rsid w:val="000B0E1B"/>
    <w:rsid w:val="000B174F"/>
    <w:rsid w:val="000B19B7"/>
    <w:rsid w:val="000B2A89"/>
    <w:rsid w:val="000B3AA5"/>
    <w:rsid w:val="000B45A4"/>
    <w:rsid w:val="000B5DF1"/>
    <w:rsid w:val="000B6DBA"/>
    <w:rsid w:val="000C0DB6"/>
    <w:rsid w:val="000C19E6"/>
    <w:rsid w:val="000C5338"/>
    <w:rsid w:val="000C725B"/>
    <w:rsid w:val="000D201A"/>
    <w:rsid w:val="000D2334"/>
    <w:rsid w:val="000D244B"/>
    <w:rsid w:val="000D2DE4"/>
    <w:rsid w:val="000D6B93"/>
    <w:rsid w:val="000D7649"/>
    <w:rsid w:val="000D7BCE"/>
    <w:rsid w:val="000E2AC4"/>
    <w:rsid w:val="000F091B"/>
    <w:rsid w:val="000F0FDC"/>
    <w:rsid w:val="000F1323"/>
    <w:rsid w:val="000F2511"/>
    <w:rsid w:val="000F328E"/>
    <w:rsid w:val="000F378A"/>
    <w:rsid w:val="000F417C"/>
    <w:rsid w:val="000F77FA"/>
    <w:rsid w:val="00100AE1"/>
    <w:rsid w:val="00101A44"/>
    <w:rsid w:val="00102495"/>
    <w:rsid w:val="001026FC"/>
    <w:rsid w:val="001067BE"/>
    <w:rsid w:val="00106CA3"/>
    <w:rsid w:val="00107DF5"/>
    <w:rsid w:val="00107F93"/>
    <w:rsid w:val="00107FE8"/>
    <w:rsid w:val="00110157"/>
    <w:rsid w:val="00110638"/>
    <w:rsid w:val="00110ACD"/>
    <w:rsid w:val="00111A70"/>
    <w:rsid w:val="00111C33"/>
    <w:rsid w:val="00112631"/>
    <w:rsid w:val="00114F48"/>
    <w:rsid w:val="00120AFF"/>
    <w:rsid w:val="00121FC2"/>
    <w:rsid w:val="00121FEE"/>
    <w:rsid w:val="00123743"/>
    <w:rsid w:val="001244A0"/>
    <w:rsid w:val="00124E20"/>
    <w:rsid w:val="001250E0"/>
    <w:rsid w:val="00130896"/>
    <w:rsid w:val="00130D1F"/>
    <w:rsid w:val="001319D5"/>
    <w:rsid w:val="0013388B"/>
    <w:rsid w:val="001346D5"/>
    <w:rsid w:val="00134C55"/>
    <w:rsid w:val="00135232"/>
    <w:rsid w:val="001364C3"/>
    <w:rsid w:val="00137C12"/>
    <w:rsid w:val="0014000B"/>
    <w:rsid w:val="00141B65"/>
    <w:rsid w:val="0014236F"/>
    <w:rsid w:val="00142E2D"/>
    <w:rsid w:val="00142E4D"/>
    <w:rsid w:val="00143970"/>
    <w:rsid w:val="00145F4F"/>
    <w:rsid w:val="00146BC3"/>
    <w:rsid w:val="001476CA"/>
    <w:rsid w:val="001478F6"/>
    <w:rsid w:val="00147D84"/>
    <w:rsid w:val="001510CE"/>
    <w:rsid w:val="0015187C"/>
    <w:rsid w:val="00151DA3"/>
    <w:rsid w:val="001521BC"/>
    <w:rsid w:val="00152A87"/>
    <w:rsid w:val="00152EF0"/>
    <w:rsid w:val="00154794"/>
    <w:rsid w:val="001553F8"/>
    <w:rsid w:val="00156FC6"/>
    <w:rsid w:val="0016008D"/>
    <w:rsid w:val="001617AE"/>
    <w:rsid w:val="0016464B"/>
    <w:rsid w:val="00164D6F"/>
    <w:rsid w:val="001652AE"/>
    <w:rsid w:val="001668CC"/>
    <w:rsid w:val="00166B3B"/>
    <w:rsid w:val="0016761B"/>
    <w:rsid w:val="00167805"/>
    <w:rsid w:val="001678CF"/>
    <w:rsid w:val="00167FEA"/>
    <w:rsid w:val="0017037B"/>
    <w:rsid w:val="00172E73"/>
    <w:rsid w:val="0017388C"/>
    <w:rsid w:val="00174CCB"/>
    <w:rsid w:val="001756BE"/>
    <w:rsid w:val="00176114"/>
    <w:rsid w:val="0018204B"/>
    <w:rsid w:val="0018372B"/>
    <w:rsid w:val="0018452B"/>
    <w:rsid w:val="0018483F"/>
    <w:rsid w:val="001868AF"/>
    <w:rsid w:val="00187100"/>
    <w:rsid w:val="00190B7E"/>
    <w:rsid w:val="00192C67"/>
    <w:rsid w:val="0019473F"/>
    <w:rsid w:val="00195830"/>
    <w:rsid w:val="001A03E6"/>
    <w:rsid w:val="001A072C"/>
    <w:rsid w:val="001A1A88"/>
    <w:rsid w:val="001A404E"/>
    <w:rsid w:val="001B0672"/>
    <w:rsid w:val="001B15B8"/>
    <w:rsid w:val="001B3EC4"/>
    <w:rsid w:val="001B493B"/>
    <w:rsid w:val="001B49B7"/>
    <w:rsid w:val="001B4C76"/>
    <w:rsid w:val="001B4E00"/>
    <w:rsid w:val="001B642D"/>
    <w:rsid w:val="001B797A"/>
    <w:rsid w:val="001B7B71"/>
    <w:rsid w:val="001C0B06"/>
    <w:rsid w:val="001C0D83"/>
    <w:rsid w:val="001C16F0"/>
    <w:rsid w:val="001C2E96"/>
    <w:rsid w:val="001C31D3"/>
    <w:rsid w:val="001C358F"/>
    <w:rsid w:val="001C421D"/>
    <w:rsid w:val="001C44D9"/>
    <w:rsid w:val="001C7911"/>
    <w:rsid w:val="001D09CA"/>
    <w:rsid w:val="001D161C"/>
    <w:rsid w:val="001D2A31"/>
    <w:rsid w:val="001D3FEA"/>
    <w:rsid w:val="001D44D2"/>
    <w:rsid w:val="001D4DC6"/>
    <w:rsid w:val="001D7D26"/>
    <w:rsid w:val="001E01B9"/>
    <w:rsid w:val="001E05F5"/>
    <w:rsid w:val="001E1590"/>
    <w:rsid w:val="001E1BC3"/>
    <w:rsid w:val="001E29C9"/>
    <w:rsid w:val="001E345C"/>
    <w:rsid w:val="001E4E6E"/>
    <w:rsid w:val="001E6775"/>
    <w:rsid w:val="001E777A"/>
    <w:rsid w:val="001E7795"/>
    <w:rsid w:val="001E77A3"/>
    <w:rsid w:val="001F028B"/>
    <w:rsid w:val="001F05FE"/>
    <w:rsid w:val="001F1883"/>
    <w:rsid w:val="001F2BB0"/>
    <w:rsid w:val="001F2FAF"/>
    <w:rsid w:val="001F471F"/>
    <w:rsid w:val="001F6DAC"/>
    <w:rsid w:val="001F7A06"/>
    <w:rsid w:val="00201D73"/>
    <w:rsid w:val="002021F7"/>
    <w:rsid w:val="0020319F"/>
    <w:rsid w:val="00203C4A"/>
    <w:rsid w:val="00203D01"/>
    <w:rsid w:val="00203FA2"/>
    <w:rsid w:val="00205907"/>
    <w:rsid w:val="00211149"/>
    <w:rsid w:val="002121EF"/>
    <w:rsid w:val="0021240E"/>
    <w:rsid w:val="00212A03"/>
    <w:rsid w:val="002134D9"/>
    <w:rsid w:val="00213ABA"/>
    <w:rsid w:val="00213D76"/>
    <w:rsid w:val="00214658"/>
    <w:rsid w:val="00215EAE"/>
    <w:rsid w:val="00215F16"/>
    <w:rsid w:val="002162FD"/>
    <w:rsid w:val="00216608"/>
    <w:rsid w:val="002166FD"/>
    <w:rsid w:val="0021757A"/>
    <w:rsid w:val="00221EFD"/>
    <w:rsid w:val="00223C80"/>
    <w:rsid w:val="00224D66"/>
    <w:rsid w:val="00226BF2"/>
    <w:rsid w:val="00226FED"/>
    <w:rsid w:val="002275CC"/>
    <w:rsid w:val="00232F3C"/>
    <w:rsid w:val="00233D7F"/>
    <w:rsid w:val="00235D41"/>
    <w:rsid w:val="00236005"/>
    <w:rsid w:val="00237979"/>
    <w:rsid w:val="002379A8"/>
    <w:rsid w:val="0025202D"/>
    <w:rsid w:val="00253943"/>
    <w:rsid w:val="00253BF2"/>
    <w:rsid w:val="00254C80"/>
    <w:rsid w:val="00254D1B"/>
    <w:rsid w:val="00256530"/>
    <w:rsid w:val="0025719D"/>
    <w:rsid w:val="00261144"/>
    <w:rsid w:val="0026140C"/>
    <w:rsid w:val="0026406A"/>
    <w:rsid w:val="00264FF2"/>
    <w:rsid w:val="00265E26"/>
    <w:rsid w:val="002700C0"/>
    <w:rsid w:val="00270141"/>
    <w:rsid w:val="002738C6"/>
    <w:rsid w:val="002741A5"/>
    <w:rsid w:val="0027688A"/>
    <w:rsid w:val="0027749E"/>
    <w:rsid w:val="00277591"/>
    <w:rsid w:val="00280078"/>
    <w:rsid w:val="0028013E"/>
    <w:rsid w:val="00280DF7"/>
    <w:rsid w:val="00281E14"/>
    <w:rsid w:val="002826DD"/>
    <w:rsid w:val="00282DCC"/>
    <w:rsid w:val="002840F2"/>
    <w:rsid w:val="002859DE"/>
    <w:rsid w:val="00287A31"/>
    <w:rsid w:val="00290F8E"/>
    <w:rsid w:val="002924AE"/>
    <w:rsid w:val="00292528"/>
    <w:rsid w:val="00296478"/>
    <w:rsid w:val="00297441"/>
    <w:rsid w:val="002A09B7"/>
    <w:rsid w:val="002A2A7B"/>
    <w:rsid w:val="002A38E6"/>
    <w:rsid w:val="002A48C3"/>
    <w:rsid w:val="002A6627"/>
    <w:rsid w:val="002A6F96"/>
    <w:rsid w:val="002A7BAA"/>
    <w:rsid w:val="002A7F2A"/>
    <w:rsid w:val="002B06D0"/>
    <w:rsid w:val="002B19A0"/>
    <w:rsid w:val="002B2215"/>
    <w:rsid w:val="002B3986"/>
    <w:rsid w:val="002B3CFD"/>
    <w:rsid w:val="002B4AF0"/>
    <w:rsid w:val="002B5898"/>
    <w:rsid w:val="002B5953"/>
    <w:rsid w:val="002B7591"/>
    <w:rsid w:val="002B75B0"/>
    <w:rsid w:val="002C0EBC"/>
    <w:rsid w:val="002C2AAC"/>
    <w:rsid w:val="002C3FED"/>
    <w:rsid w:val="002C42D6"/>
    <w:rsid w:val="002C652C"/>
    <w:rsid w:val="002C67D0"/>
    <w:rsid w:val="002C6C9B"/>
    <w:rsid w:val="002D06DE"/>
    <w:rsid w:val="002D0C18"/>
    <w:rsid w:val="002D3E0F"/>
    <w:rsid w:val="002D4FDA"/>
    <w:rsid w:val="002D6BC2"/>
    <w:rsid w:val="002E2608"/>
    <w:rsid w:val="002E2FC6"/>
    <w:rsid w:val="002E37F6"/>
    <w:rsid w:val="002E4491"/>
    <w:rsid w:val="002E7864"/>
    <w:rsid w:val="002E7A2A"/>
    <w:rsid w:val="002F1661"/>
    <w:rsid w:val="002F2145"/>
    <w:rsid w:val="002F3738"/>
    <w:rsid w:val="002F3CF9"/>
    <w:rsid w:val="002F5DB1"/>
    <w:rsid w:val="002F5E51"/>
    <w:rsid w:val="002F680E"/>
    <w:rsid w:val="0030116B"/>
    <w:rsid w:val="00303927"/>
    <w:rsid w:val="0030586E"/>
    <w:rsid w:val="00307B84"/>
    <w:rsid w:val="00310509"/>
    <w:rsid w:val="00314721"/>
    <w:rsid w:val="0031501B"/>
    <w:rsid w:val="00315DE9"/>
    <w:rsid w:val="0031661D"/>
    <w:rsid w:val="00320AEA"/>
    <w:rsid w:val="003214CB"/>
    <w:rsid w:val="00321A22"/>
    <w:rsid w:val="00322C23"/>
    <w:rsid w:val="0032471B"/>
    <w:rsid w:val="003247AB"/>
    <w:rsid w:val="0032584B"/>
    <w:rsid w:val="003268CE"/>
    <w:rsid w:val="00326C8D"/>
    <w:rsid w:val="003271BF"/>
    <w:rsid w:val="00330C23"/>
    <w:rsid w:val="00330E14"/>
    <w:rsid w:val="003324D2"/>
    <w:rsid w:val="00333DDC"/>
    <w:rsid w:val="00335BE3"/>
    <w:rsid w:val="003360F8"/>
    <w:rsid w:val="003361E9"/>
    <w:rsid w:val="003443C1"/>
    <w:rsid w:val="00345498"/>
    <w:rsid w:val="00346290"/>
    <w:rsid w:val="00350135"/>
    <w:rsid w:val="003537CB"/>
    <w:rsid w:val="0035396D"/>
    <w:rsid w:val="00354DF0"/>
    <w:rsid w:val="00355C3D"/>
    <w:rsid w:val="00357815"/>
    <w:rsid w:val="003607F6"/>
    <w:rsid w:val="00364A1F"/>
    <w:rsid w:val="003668DF"/>
    <w:rsid w:val="00372534"/>
    <w:rsid w:val="003728C5"/>
    <w:rsid w:val="00372C22"/>
    <w:rsid w:val="0037420B"/>
    <w:rsid w:val="003775E2"/>
    <w:rsid w:val="0037767F"/>
    <w:rsid w:val="003776E8"/>
    <w:rsid w:val="003810FE"/>
    <w:rsid w:val="00381542"/>
    <w:rsid w:val="00381CC4"/>
    <w:rsid w:val="0038215A"/>
    <w:rsid w:val="00382874"/>
    <w:rsid w:val="00384209"/>
    <w:rsid w:val="00384DAD"/>
    <w:rsid w:val="00387AD3"/>
    <w:rsid w:val="003905EB"/>
    <w:rsid w:val="003918F1"/>
    <w:rsid w:val="003933EE"/>
    <w:rsid w:val="00393D6D"/>
    <w:rsid w:val="00394EED"/>
    <w:rsid w:val="00395B70"/>
    <w:rsid w:val="00396C0B"/>
    <w:rsid w:val="00397652"/>
    <w:rsid w:val="003A13B4"/>
    <w:rsid w:val="003A1EBD"/>
    <w:rsid w:val="003A3E73"/>
    <w:rsid w:val="003A43BB"/>
    <w:rsid w:val="003A586A"/>
    <w:rsid w:val="003A6777"/>
    <w:rsid w:val="003A6DFA"/>
    <w:rsid w:val="003B1369"/>
    <w:rsid w:val="003B3D9E"/>
    <w:rsid w:val="003B4C47"/>
    <w:rsid w:val="003B5049"/>
    <w:rsid w:val="003B6FBA"/>
    <w:rsid w:val="003C1235"/>
    <w:rsid w:val="003C1CEC"/>
    <w:rsid w:val="003C2CC4"/>
    <w:rsid w:val="003C4C0E"/>
    <w:rsid w:val="003C50DD"/>
    <w:rsid w:val="003C55B0"/>
    <w:rsid w:val="003C5BCD"/>
    <w:rsid w:val="003C68FC"/>
    <w:rsid w:val="003D0203"/>
    <w:rsid w:val="003D03F8"/>
    <w:rsid w:val="003D06BE"/>
    <w:rsid w:val="003D1721"/>
    <w:rsid w:val="003D2085"/>
    <w:rsid w:val="003D40FA"/>
    <w:rsid w:val="003D4CDE"/>
    <w:rsid w:val="003D514C"/>
    <w:rsid w:val="003E0828"/>
    <w:rsid w:val="003E1339"/>
    <w:rsid w:val="003E1638"/>
    <w:rsid w:val="003E1FCA"/>
    <w:rsid w:val="003E2771"/>
    <w:rsid w:val="003E2FD0"/>
    <w:rsid w:val="003E3B39"/>
    <w:rsid w:val="003E427F"/>
    <w:rsid w:val="003E5F82"/>
    <w:rsid w:val="003E651A"/>
    <w:rsid w:val="003E67D3"/>
    <w:rsid w:val="003E7BD6"/>
    <w:rsid w:val="003E7D08"/>
    <w:rsid w:val="003F037A"/>
    <w:rsid w:val="003F05A8"/>
    <w:rsid w:val="003F13FD"/>
    <w:rsid w:val="003F52C1"/>
    <w:rsid w:val="003F60CC"/>
    <w:rsid w:val="004004FA"/>
    <w:rsid w:val="00400960"/>
    <w:rsid w:val="004047E7"/>
    <w:rsid w:val="00404800"/>
    <w:rsid w:val="004064D7"/>
    <w:rsid w:val="004109E9"/>
    <w:rsid w:val="00411473"/>
    <w:rsid w:val="004123CE"/>
    <w:rsid w:val="004135C7"/>
    <w:rsid w:val="00415C4F"/>
    <w:rsid w:val="00415E95"/>
    <w:rsid w:val="004209BE"/>
    <w:rsid w:val="00422297"/>
    <w:rsid w:val="00423F78"/>
    <w:rsid w:val="004274CF"/>
    <w:rsid w:val="00427DC2"/>
    <w:rsid w:val="0043059D"/>
    <w:rsid w:val="00430A2B"/>
    <w:rsid w:val="00436178"/>
    <w:rsid w:val="00437011"/>
    <w:rsid w:val="00440E3B"/>
    <w:rsid w:val="004422A3"/>
    <w:rsid w:val="004424BB"/>
    <w:rsid w:val="004428CC"/>
    <w:rsid w:val="0044325B"/>
    <w:rsid w:val="00443BD2"/>
    <w:rsid w:val="0044482F"/>
    <w:rsid w:val="00444BD4"/>
    <w:rsid w:val="004468C4"/>
    <w:rsid w:val="004477C6"/>
    <w:rsid w:val="0045051D"/>
    <w:rsid w:val="004513CD"/>
    <w:rsid w:val="00454089"/>
    <w:rsid w:val="00454696"/>
    <w:rsid w:val="00455486"/>
    <w:rsid w:val="00455B01"/>
    <w:rsid w:val="00460554"/>
    <w:rsid w:val="00464927"/>
    <w:rsid w:val="0046704C"/>
    <w:rsid w:val="00467288"/>
    <w:rsid w:val="00471A0B"/>
    <w:rsid w:val="004749EF"/>
    <w:rsid w:val="004751D1"/>
    <w:rsid w:val="0047666C"/>
    <w:rsid w:val="00477154"/>
    <w:rsid w:val="00481BDE"/>
    <w:rsid w:val="00483118"/>
    <w:rsid w:val="00483BA3"/>
    <w:rsid w:val="004841B8"/>
    <w:rsid w:val="004851AB"/>
    <w:rsid w:val="00485359"/>
    <w:rsid w:val="0048591B"/>
    <w:rsid w:val="00487748"/>
    <w:rsid w:val="00487E15"/>
    <w:rsid w:val="0049022C"/>
    <w:rsid w:val="004902EA"/>
    <w:rsid w:val="0049045C"/>
    <w:rsid w:val="00492271"/>
    <w:rsid w:val="00492476"/>
    <w:rsid w:val="00493D46"/>
    <w:rsid w:val="00496AAB"/>
    <w:rsid w:val="004979FB"/>
    <w:rsid w:val="004A0F8C"/>
    <w:rsid w:val="004A17EA"/>
    <w:rsid w:val="004A1814"/>
    <w:rsid w:val="004A1AC0"/>
    <w:rsid w:val="004A2893"/>
    <w:rsid w:val="004A3160"/>
    <w:rsid w:val="004A5C5C"/>
    <w:rsid w:val="004A7BB0"/>
    <w:rsid w:val="004A7C7B"/>
    <w:rsid w:val="004B0255"/>
    <w:rsid w:val="004B068C"/>
    <w:rsid w:val="004B1102"/>
    <w:rsid w:val="004B1E46"/>
    <w:rsid w:val="004B21CA"/>
    <w:rsid w:val="004B24AD"/>
    <w:rsid w:val="004B29C0"/>
    <w:rsid w:val="004B388D"/>
    <w:rsid w:val="004B3996"/>
    <w:rsid w:val="004B3D9B"/>
    <w:rsid w:val="004B4FAA"/>
    <w:rsid w:val="004B68FA"/>
    <w:rsid w:val="004C05A5"/>
    <w:rsid w:val="004C1A0B"/>
    <w:rsid w:val="004C1F70"/>
    <w:rsid w:val="004C2DAA"/>
    <w:rsid w:val="004C434C"/>
    <w:rsid w:val="004C57D0"/>
    <w:rsid w:val="004C58BA"/>
    <w:rsid w:val="004D0701"/>
    <w:rsid w:val="004D1138"/>
    <w:rsid w:val="004D1551"/>
    <w:rsid w:val="004D2ABB"/>
    <w:rsid w:val="004D5674"/>
    <w:rsid w:val="004D5C92"/>
    <w:rsid w:val="004D791C"/>
    <w:rsid w:val="004E53AC"/>
    <w:rsid w:val="004E64F2"/>
    <w:rsid w:val="004E6BC8"/>
    <w:rsid w:val="004F0A81"/>
    <w:rsid w:val="004F4FE3"/>
    <w:rsid w:val="004F79F6"/>
    <w:rsid w:val="004F7F49"/>
    <w:rsid w:val="0050081A"/>
    <w:rsid w:val="00501515"/>
    <w:rsid w:val="00502983"/>
    <w:rsid w:val="00503627"/>
    <w:rsid w:val="005101F5"/>
    <w:rsid w:val="005120D9"/>
    <w:rsid w:val="00513E3E"/>
    <w:rsid w:val="00514F7F"/>
    <w:rsid w:val="00515901"/>
    <w:rsid w:val="005179B4"/>
    <w:rsid w:val="005204B0"/>
    <w:rsid w:val="00520656"/>
    <w:rsid w:val="00522873"/>
    <w:rsid w:val="005252DF"/>
    <w:rsid w:val="00525571"/>
    <w:rsid w:val="00527865"/>
    <w:rsid w:val="00532CB6"/>
    <w:rsid w:val="005342F7"/>
    <w:rsid w:val="005345E6"/>
    <w:rsid w:val="005360B7"/>
    <w:rsid w:val="005418D6"/>
    <w:rsid w:val="00541F7F"/>
    <w:rsid w:val="0054403A"/>
    <w:rsid w:val="0054442A"/>
    <w:rsid w:val="005445B9"/>
    <w:rsid w:val="005456FB"/>
    <w:rsid w:val="00546FD4"/>
    <w:rsid w:val="005478F5"/>
    <w:rsid w:val="00547989"/>
    <w:rsid w:val="00547DD2"/>
    <w:rsid w:val="00551193"/>
    <w:rsid w:val="005522D4"/>
    <w:rsid w:val="00553378"/>
    <w:rsid w:val="00554689"/>
    <w:rsid w:val="0055590E"/>
    <w:rsid w:val="0055650C"/>
    <w:rsid w:val="0056221A"/>
    <w:rsid w:val="00562867"/>
    <w:rsid w:val="005644AD"/>
    <w:rsid w:val="005662B2"/>
    <w:rsid w:val="00566F56"/>
    <w:rsid w:val="005723E8"/>
    <w:rsid w:val="00574098"/>
    <w:rsid w:val="005742D7"/>
    <w:rsid w:val="005745B5"/>
    <w:rsid w:val="005767F6"/>
    <w:rsid w:val="0057732F"/>
    <w:rsid w:val="005774A4"/>
    <w:rsid w:val="00577C19"/>
    <w:rsid w:val="00581461"/>
    <w:rsid w:val="005817C7"/>
    <w:rsid w:val="005826B1"/>
    <w:rsid w:val="0058610F"/>
    <w:rsid w:val="00586222"/>
    <w:rsid w:val="00586E92"/>
    <w:rsid w:val="00587C2D"/>
    <w:rsid w:val="005901C5"/>
    <w:rsid w:val="00591BB1"/>
    <w:rsid w:val="0059454B"/>
    <w:rsid w:val="00596A05"/>
    <w:rsid w:val="005A0F61"/>
    <w:rsid w:val="005A210F"/>
    <w:rsid w:val="005A3FE3"/>
    <w:rsid w:val="005A5CBC"/>
    <w:rsid w:val="005A6D06"/>
    <w:rsid w:val="005A6DA3"/>
    <w:rsid w:val="005B2710"/>
    <w:rsid w:val="005B347C"/>
    <w:rsid w:val="005B44C0"/>
    <w:rsid w:val="005B7BC8"/>
    <w:rsid w:val="005C0B9F"/>
    <w:rsid w:val="005C1F88"/>
    <w:rsid w:val="005D0BDC"/>
    <w:rsid w:val="005D0BF0"/>
    <w:rsid w:val="005D21A9"/>
    <w:rsid w:val="005D2649"/>
    <w:rsid w:val="005D3F30"/>
    <w:rsid w:val="005D6FC4"/>
    <w:rsid w:val="005E02BC"/>
    <w:rsid w:val="005E0673"/>
    <w:rsid w:val="005E1FC5"/>
    <w:rsid w:val="005E486E"/>
    <w:rsid w:val="005E5B81"/>
    <w:rsid w:val="005F093A"/>
    <w:rsid w:val="005F1A3B"/>
    <w:rsid w:val="005F2E63"/>
    <w:rsid w:val="005F393F"/>
    <w:rsid w:val="005F4092"/>
    <w:rsid w:val="005F456E"/>
    <w:rsid w:val="005F5B5B"/>
    <w:rsid w:val="00603A10"/>
    <w:rsid w:val="00603DC6"/>
    <w:rsid w:val="0060450E"/>
    <w:rsid w:val="00604684"/>
    <w:rsid w:val="00604797"/>
    <w:rsid w:val="00605AA3"/>
    <w:rsid w:val="00607466"/>
    <w:rsid w:val="006101EE"/>
    <w:rsid w:val="0061098E"/>
    <w:rsid w:val="00610E66"/>
    <w:rsid w:val="00610F56"/>
    <w:rsid w:val="0061139D"/>
    <w:rsid w:val="00611F14"/>
    <w:rsid w:val="006144E0"/>
    <w:rsid w:val="00615158"/>
    <w:rsid w:val="0061565C"/>
    <w:rsid w:val="00616E1C"/>
    <w:rsid w:val="00621204"/>
    <w:rsid w:val="0062386B"/>
    <w:rsid w:val="006240A4"/>
    <w:rsid w:val="006240D4"/>
    <w:rsid w:val="006243C6"/>
    <w:rsid w:val="00624E4F"/>
    <w:rsid w:val="00634227"/>
    <w:rsid w:val="00634CF2"/>
    <w:rsid w:val="00636AED"/>
    <w:rsid w:val="00640713"/>
    <w:rsid w:val="00642A93"/>
    <w:rsid w:val="00643008"/>
    <w:rsid w:val="00644F1E"/>
    <w:rsid w:val="00646573"/>
    <w:rsid w:val="006466D9"/>
    <w:rsid w:val="00647D74"/>
    <w:rsid w:val="00647FF4"/>
    <w:rsid w:val="0065015A"/>
    <w:rsid w:val="0065177E"/>
    <w:rsid w:val="006518CD"/>
    <w:rsid w:val="00654073"/>
    <w:rsid w:val="00657A92"/>
    <w:rsid w:val="00660B52"/>
    <w:rsid w:val="00660E4F"/>
    <w:rsid w:val="00661BD4"/>
    <w:rsid w:val="006630AE"/>
    <w:rsid w:val="0066672F"/>
    <w:rsid w:val="006674A3"/>
    <w:rsid w:val="006676B4"/>
    <w:rsid w:val="006763A2"/>
    <w:rsid w:val="00682C6B"/>
    <w:rsid w:val="006848CE"/>
    <w:rsid w:val="00687020"/>
    <w:rsid w:val="006919BB"/>
    <w:rsid w:val="00691F68"/>
    <w:rsid w:val="0069308D"/>
    <w:rsid w:val="00694D80"/>
    <w:rsid w:val="00696BD0"/>
    <w:rsid w:val="006A0D28"/>
    <w:rsid w:val="006A530B"/>
    <w:rsid w:val="006A584F"/>
    <w:rsid w:val="006A7541"/>
    <w:rsid w:val="006A7BAE"/>
    <w:rsid w:val="006B0E04"/>
    <w:rsid w:val="006B2085"/>
    <w:rsid w:val="006B330D"/>
    <w:rsid w:val="006B3674"/>
    <w:rsid w:val="006B3F0D"/>
    <w:rsid w:val="006B7092"/>
    <w:rsid w:val="006B7764"/>
    <w:rsid w:val="006B7A1E"/>
    <w:rsid w:val="006C1C75"/>
    <w:rsid w:val="006C3265"/>
    <w:rsid w:val="006C37EF"/>
    <w:rsid w:val="006C6D71"/>
    <w:rsid w:val="006D0137"/>
    <w:rsid w:val="006D01B7"/>
    <w:rsid w:val="006D0987"/>
    <w:rsid w:val="006D1152"/>
    <w:rsid w:val="006D409B"/>
    <w:rsid w:val="006D4B60"/>
    <w:rsid w:val="006D5302"/>
    <w:rsid w:val="006D6D1A"/>
    <w:rsid w:val="006D7DD4"/>
    <w:rsid w:val="006E0CAF"/>
    <w:rsid w:val="006E333B"/>
    <w:rsid w:val="006E3486"/>
    <w:rsid w:val="006E4AB9"/>
    <w:rsid w:val="006E5992"/>
    <w:rsid w:val="006E6785"/>
    <w:rsid w:val="006F0F63"/>
    <w:rsid w:val="006F348D"/>
    <w:rsid w:val="006F3D52"/>
    <w:rsid w:val="006F3E18"/>
    <w:rsid w:val="006F4967"/>
    <w:rsid w:val="006F6E03"/>
    <w:rsid w:val="006F71D4"/>
    <w:rsid w:val="007039BF"/>
    <w:rsid w:val="007059E9"/>
    <w:rsid w:val="00707ED8"/>
    <w:rsid w:val="00710D4F"/>
    <w:rsid w:val="00711889"/>
    <w:rsid w:val="0071287E"/>
    <w:rsid w:val="007137CC"/>
    <w:rsid w:val="007172C9"/>
    <w:rsid w:val="0072013B"/>
    <w:rsid w:val="00720EFF"/>
    <w:rsid w:val="00721751"/>
    <w:rsid w:val="00721A3D"/>
    <w:rsid w:val="00723463"/>
    <w:rsid w:val="00726AC8"/>
    <w:rsid w:val="00726E94"/>
    <w:rsid w:val="00727451"/>
    <w:rsid w:val="00727DB2"/>
    <w:rsid w:val="007303DC"/>
    <w:rsid w:val="00730E77"/>
    <w:rsid w:val="00731566"/>
    <w:rsid w:val="0073449A"/>
    <w:rsid w:val="007357A6"/>
    <w:rsid w:val="00735973"/>
    <w:rsid w:val="00736B4D"/>
    <w:rsid w:val="0074130B"/>
    <w:rsid w:val="00741D9C"/>
    <w:rsid w:val="00742464"/>
    <w:rsid w:val="00742BD5"/>
    <w:rsid w:val="00743222"/>
    <w:rsid w:val="007445DE"/>
    <w:rsid w:val="0074494A"/>
    <w:rsid w:val="007462EF"/>
    <w:rsid w:val="0074638A"/>
    <w:rsid w:val="007476EE"/>
    <w:rsid w:val="007528EC"/>
    <w:rsid w:val="00754E80"/>
    <w:rsid w:val="00755C58"/>
    <w:rsid w:val="00760494"/>
    <w:rsid w:val="00760CA6"/>
    <w:rsid w:val="0076263D"/>
    <w:rsid w:val="00762C43"/>
    <w:rsid w:val="00764A4C"/>
    <w:rsid w:val="00764BB6"/>
    <w:rsid w:val="00767E42"/>
    <w:rsid w:val="00770CC2"/>
    <w:rsid w:val="00770EE4"/>
    <w:rsid w:val="00772CD8"/>
    <w:rsid w:val="00774088"/>
    <w:rsid w:val="0077727D"/>
    <w:rsid w:val="0078068F"/>
    <w:rsid w:val="00782086"/>
    <w:rsid w:val="00782459"/>
    <w:rsid w:val="007833BE"/>
    <w:rsid w:val="007849A0"/>
    <w:rsid w:val="0078616A"/>
    <w:rsid w:val="00786733"/>
    <w:rsid w:val="00787032"/>
    <w:rsid w:val="00787A94"/>
    <w:rsid w:val="00791034"/>
    <w:rsid w:val="007917EA"/>
    <w:rsid w:val="00792079"/>
    <w:rsid w:val="00793253"/>
    <w:rsid w:val="007979FC"/>
    <w:rsid w:val="007A27A9"/>
    <w:rsid w:val="007A3CE0"/>
    <w:rsid w:val="007A7D64"/>
    <w:rsid w:val="007B0F84"/>
    <w:rsid w:val="007B46B2"/>
    <w:rsid w:val="007B5B07"/>
    <w:rsid w:val="007B6913"/>
    <w:rsid w:val="007C1466"/>
    <w:rsid w:val="007C1C88"/>
    <w:rsid w:val="007C2EEE"/>
    <w:rsid w:val="007C4033"/>
    <w:rsid w:val="007C67A1"/>
    <w:rsid w:val="007C7328"/>
    <w:rsid w:val="007C7562"/>
    <w:rsid w:val="007D1546"/>
    <w:rsid w:val="007D1CF8"/>
    <w:rsid w:val="007D2419"/>
    <w:rsid w:val="007D3B10"/>
    <w:rsid w:val="007D5FF3"/>
    <w:rsid w:val="007D651E"/>
    <w:rsid w:val="007E03F5"/>
    <w:rsid w:val="007E24DD"/>
    <w:rsid w:val="007E34A7"/>
    <w:rsid w:val="007E3848"/>
    <w:rsid w:val="007E4913"/>
    <w:rsid w:val="007E60E2"/>
    <w:rsid w:val="007E728A"/>
    <w:rsid w:val="007E78C0"/>
    <w:rsid w:val="007F1BFD"/>
    <w:rsid w:val="007F457E"/>
    <w:rsid w:val="007F45D2"/>
    <w:rsid w:val="007F5C70"/>
    <w:rsid w:val="007F70FA"/>
    <w:rsid w:val="00801914"/>
    <w:rsid w:val="008031F1"/>
    <w:rsid w:val="00803866"/>
    <w:rsid w:val="00804133"/>
    <w:rsid w:val="00804C5C"/>
    <w:rsid w:val="008053E2"/>
    <w:rsid w:val="00812C7E"/>
    <w:rsid w:val="008136EE"/>
    <w:rsid w:val="00813B5F"/>
    <w:rsid w:val="00814D42"/>
    <w:rsid w:val="00820700"/>
    <w:rsid w:val="00820E11"/>
    <w:rsid w:val="00821627"/>
    <w:rsid w:val="00821B77"/>
    <w:rsid w:val="00822914"/>
    <w:rsid w:val="00824050"/>
    <w:rsid w:val="00824C64"/>
    <w:rsid w:val="008251B4"/>
    <w:rsid w:val="00827AF1"/>
    <w:rsid w:val="0083191B"/>
    <w:rsid w:val="00833004"/>
    <w:rsid w:val="00840C30"/>
    <w:rsid w:val="00840D8D"/>
    <w:rsid w:val="008411B1"/>
    <w:rsid w:val="00842724"/>
    <w:rsid w:val="00843F6A"/>
    <w:rsid w:val="00844343"/>
    <w:rsid w:val="00845C4F"/>
    <w:rsid w:val="00845E9A"/>
    <w:rsid w:val="00846BD2"/>
    <w:rsid w:val="00846DE5"/>
    <w:rsid w:val="00846E83"/>
    <w:rsid w:val="00852906"/>
    <w:rsid w:val="00855659"/>
    <w:rsid w:val="0085573C"/>
    <w:rsid w:val="008573FA"/>
    <w:rsid w:val="00857E55"/>
    <w:rsid w:val="00860F4B"/>
    <w:rsid w:val="00861B28"/>
    <w:rsid w:val="00863AA8"/>
    <w:rsid w:val="00865364"/>
    <w:rsid w:val="008669DF"/>
    <w:rsid w:val="00866C45"/>
    <w:rsid w:val="0087466C"/>
    <w:rsid w:val="00875442"/>
    <w:rsid w:val="008755A0"/>
    <w:rsid w:val="00875AC6"/>
    <w:rsid w:val="00881FF2"/>
    <w:rsid w:val="00882795"/>
    <w:rsid w:val="008872E1"/>
    <w:rsid w:val="00887D20"/>
    <w:rsid w:val="00887E12"/>
    <w:rsid w:val="00887F84"/>
    <w:rsid w:val="00890797"/>
    <w:rsid w:val="00890D4A"/>
    <w:rsid w:val="008918A3"/>
    <w:rsid w:val="00891C7B"/>
    <w:rsid w:val="008920EC"/>
    <w:rsid w:val="00892B37"/>
    <w:rsid w:val="008936B6"/>
    <w:rsid w:val="0089621F"/>
    <w:rsid w:val="008A2A79"/>
    <w:rsid w:val="008A3465"/>
    <w:rsid w:val="008A3640"/>
    <w:rsid w:val="008A654C"/>
    <w:rsid w:val="008A6C3E"/>
    <w:rsid w:val="008A7663"/>
    <w:rsid w:val="008A76F7"/>
    <w:rsid w:val="008B179E"/>
    <w:rsid w:val="008B229B"/>
    <w:rsid w:val="008B25A3"/>
    <w:rsid w:val="008B48B9"/>
    <w:rsid w:val="008B5CB2"/>
    <w:rsid w:val="008B6D40"/>
    <w:rsid w:val="008B6E54"/>
    <w:rsid w:val="008C189B"/>
    <w:rsid w:val="008C320E"/>
    <w:rsid w:val="008C3895"/>
    <w:rsid w:val="008C6D98"/>
    <w:rsid w:val="008C71A1"/>
    <w:rsid w:val="008C74C7"/>
    <w:rsid w:val="008C77A1"/>
    <w:rsid w:val="008D0183"/>
    <w:rsid w:val="008D4ED3"/>
    <w:rsid w:val="008E1C23"/>
    <w:rsid w:val="008E20A5"/>
    <w:rsid w:val="008E224A"/>
    <w:rsid w:val="008E271E"/>
    <w:rsid w:val="008E2E4A"/>
    <w:rsid w:val="008E3239"/>
    <w:rsid w:val="008E3531"/>
    <w:rsid w:val="008E4D5A"/>
    <w:rsid w:val="008E6FCA"/>
    <w:rsid w:val="008F0816"/>
    <w:rsid w:val="008F0AD6"/>
    <w:rsid w:val="008F32D1"/>
    <w:rsid w:val="008F4BDB"/>
    <w:rsid w:val="008F542C"/>
    <w:rsid w:val="009010E3"/>
    <w:rsid w:val="00902690"/>
    <w:rsid w:val="00902ED3"/>
    <w:rsid w:val="00903315"/>
    <w:rsid w:val="0090544F"/>
    <w:rsid w:val="00905693"/>
    <w:rsid w:val="0091081B"/>
    <w:rsid w:val="00914F67"/>
    <w:rsid w:val="009150EA"/>
    <w:rsid w:val="00917182"/>
    <w:rsid w:val="00920BD6"/>
    <w:rsid w:val="009213B7"/>
    <w:rsid w:val="00921DD4"/>
    <w:rsid w:val="00922410"/>
    <w:rsid w:val="009245E4"/>
    <w:rsid w:val="00930205"/>
    <w:rsid w:val="00930944"/>
    <w:rsid w:val="00932911"/>
    <w:rsid w:val="00932D32"/>
    <w:rsid w:val="0093451B"/>
    <w:rsid w:val="0094077E"/>
    <w:rsid w:val="009410C9"/>
    <w:rsid w:val="009431A7"/>
    <w:rsid w:val="009439D9"/>
    <w:rsid w:val="00943CD2"/>
    <w:rsid w:val="00943D8B"/>
    <w:rsid w:val="00943DA1"/>
    <w:rsid w:val="00947B13"/>
    <w:rsid w:val="00950F6B"/>
    <w:rsid w:val="00951A19"/>
    <w:rsid w:val="009522FF"/>
    <w:rsid w:val="00953637"/>
    <w:rsid w:val="00954BC9"/>
    <w:rsid w:val="00954E5D"/>
    <w:rsid w:val="00955E60"/>
    <w:rsid w:val="009571C8"/>
    <w:rsid w:val="00957265"/>
    <w:rsid w:val="00960249"/>
    <w:rsid w:val="009619A1"/>
    <w:rsid w:val="009625DC"/>
    <w:rsid w:val="00963178"/>
    <w:rsid w:val="00965695"/>
    <w:rsid w:val="009660B1"/>
    <w:rsid w:val="009672E8"/>
    <w:rsid w:val="009679DD"/>
    <w:rsid w:val="00970E3B"/>
    <w:rsid w:val="009756F1"/>
    <w:rsid w:val="00981033"/>
    <w:rsid w:val="0098105A"/>
    <w:rsid w:val="00981562"/>
    <w:rsid w:val="00981AEA"/>
    <w:rsid w:val="00981DFE"/>
    <w:rsid w:val="00982654"/>
    <w:rsid w:val="00982720"/>
    <w:rsid w:val="009873B5"/>
    <w:rsid w:val="00987444"/>
    <w:rsid w:val="00993F01"/>
    <w:rsid w:val="0099567E"/>
    <w:rsid w:val="00995FC9"/>
    <w:rsid w:val="009967E1"/>
    <w:rsid w:val="0099691A"/>
    <w:rsid w:val="00997900"/>
    <w:rsid w:val="009A2320"/>
    <w:rsid w:val="009A378E"/>
    <w:rsid w:val="009A4755"/>
    <w:rsid w:val="009A52D6"/>
    <w:rsid w:val="009A5A8A"/>
    <w:rsid w:val="009A7189"/>
    <w:rsid w:val="009A7CD7"/>
    <w:rsid w:val="009B00B3"/>
    <w:rsid w:val="009B064C"/>
    <w:rsid w:val="009B1E2F"/>
    <w:rsid w:val="009B3A14"/>
    <w:rsid w:val="009B5DB2"/>
    <w:rsid w:val="009C16C0"/>
    <w:rsid w:val="009C2B71"/>
    <w:rsid w:val="009C2E07"/>
    <w:rsid w:val="009C3F59"/>
    <w:rsid w:val="009C4E43"/>
    <w:rsid w:val="009C5C7F"/>
    <w:rsid w:val="009C656B"/>
    <w:rsid w:val="009C7C93"/>
    <w:rsid w:val="009D0133"/>
    <w:rsid w:val="009D04CB"/>
    <w:rsid w:val="009D06BF"/>
    <w:rsid w:val="009D0ED3"/>
    <w:rsid w:val="009D125B"/>
    <w:rsid w:val="009D26E0"/>
    <w:rsid w:val="009D2D93"/>
    <w:rsid w:val="009D6B4D"/>
    <w:rsid w:val="009D73AC"/>
    <w:rsid w:val="009E1AA1"/>
    <w:rsid w:val="009E705D"/>
    <w:rsid w:val="009E789D"/>
    <w:rsid w:val="009F04DB"/>
    <w:rsid w:val="009F15A4"/>
    <w:rsid w:val="009F212B"/>
    <w:rsid w:val="009F3716"/>
    <w:rsid w:val="009F39F1"/>
    <w:rsid w:val="009F3A8F"/>
    <w:rsid w:val="009F546D"/>
    <w:rsid w:val="00A00555"/>
    <w:rsid w:val="00A01E1E"/>
    <w:rsid w:val="00A022F3"/>
    <w:rsid w:val="00A02D29"/>
    <w:rsid w:val="00A059A0"/>
    <w:rsid w:val="00A05F06"/>
    <w:rsid w:val="00A07819"/>
    <w:rsid w:val="00A1123C"/>
    <w:rsid w:val="00A113AB"/>
    <w:rsid w:val="00A11A8B"/>
    <w:rsid w:val="00A143AD"/>
    <w:rsid w:val="00A15418"/>
    <w:rsid w:val="00A16F03"/>
    <w:rsid w:val="00A1720F"/>
    <w:rsid w:val="00A203F2"/>
    <w:rsid w:val="00A207C7"/>
    <w:rsid w:val="00A234C0"/>
    <w:rsid w:val="00A241E9"/>
    <w:rsid w:val="00A24F6E"/>
    <w:rsid w:val="00A26189"/>
    <w:rsid w:val="00A26C96"/>
    <w:rsid w:val="00A279B3"/>
    <w:rsid w:val="00A3086D"/>
    <w:rsid w:val="00A331ED"/>
    <w:rsid w:val="00A34156"/>
    <w:rsid w:val="00A36334"/>
    <w:rsid w:val="00A400C5"/>
    <w:rsid w:val="00A40524"/>
    <w:rsid w:val="00A4236E"/>
    <w:rsid w:val="00A43C0D"/>
    <w:rsid w:val="00A4438C"/>
    <w:rsid w:val="00A449ED"/>
    <w:rsid w:val="00A45AD6"/>
    <w:rsid w:val="00A50E9C"/>
    <w:rsid w:val="00A5174C"/>
    <w:rsid w:val="00A53D60"/>
    <w:rsid w:val="00A54840"/>
    <w:rsid w:val="00A551E7"/>
    <w:rsid w:val="00A56388"/>
    <w:rsid w:val="00A6076E"/>
    <w:rsid w:val="00A63262"/>
    <w:rsid w:val="00A65BB7"/>
    <w:rsid w:val="00A6653F"/>
    <w:rsid w:val="00A67F80"/>
    <w:rsid w:val="00A702B5"/>
    <w:rsid w:val="00A73B0C"/>
    <w:rsid w:val="00A75408"/>
    <w:rsid w:val="00A75754"/>
    <w:rsid w:val="00A76333"/>
    <w:rsid w:val="00A769A7"/>
    <w:rsid w:val="00A8063C"/>
    <w:rsid w:val="00A817C0"/>
    <w:rsid w:val="00A8284B"/>
    <w:rsid w:val="00A83070"/>
    <w:rsid w:val="00A84149"/>
    <w:rsid w:val="00A8541C"/>
    <w:rsid w:val="00A86006"/>
    <w:rsid w:val="00A86F6F"/>
    <w:rsid w:val="00A875AD"/>
    <w:rsid w:val="00A87873"/>
    <w:rsid w:val="00A8797C"/>
    <w:rsid w:val="00A87A60"/>
    <w:rsid w:val="00A87F40"/>
    <w:rsid w:val="00A94AD8"/>
    <w:rsid w:val="00A9578C"/>
    <w:rsid w:val="00A95837"/>
    <w:rsid w:val="00A95FE5"/>
    <w:rsid w:val="00A96511"/>
    <w:rsid w:val="00A96C26"/>
    <w:rsid w:val="00A96F30"/>
    <w:rsid w:val="00AA055E"/>
    <w:rsid w:val="00AA077B"/>
    <w:rsid w:val="00AA2DAF"/>
    <w:rsid w:val="00AA7983"/>
    <w:rsid w:val="00AA7FE8"/>
    <w:rsid w:val="00AB2143"/>
    <w:rsid w:val="00AB2288"/>
    <w:rsid w:val="00AB3274"/>
    <w:rsid w:val="00AB6B6D"/>
    <w:rsid w:val="00AC289C"/>
    <w:rsid w:val="00AC3D7E"/>
    <w:rsid w:val="00AC5025"/>
    <w:rsid w:val="00AC67AB"/>
    <w:rsid w:val="00AC7B41"/>
    <w:rsid w:val="00AD0B55"/>
    <w:rsid w:val="00AD1DFB"/>
    <w:rsid w:val="00AD415E"/>
    <w:rsid w:val="00AD62E3"/>
    <w:rsid w:val="00AD77D4"/>
    <w:rsid w:val="00AD7A32"/>
    <w:rsid w:val="00AE0034"/>
    <w:rsid w:val="00AE14E3"/>
    <w:rsid w:val="00AE377E"/>
    <w:rsid w:val="00AE4A10"/>
    <w:rsid w:val="00AE5F28"/>
    <w:rsid w:val="00AE62C8"/>
    <w:rsid w:val="00AE7C6A"/>
    <w:rsid w:val="00AF102B"/>
    <w:rsid w:val="00AF28FA"/>
    <w:rsid w:val="00AF2E79"/>
    <w:rsid w:val="00AF375B"/>
    <w:rsid w:val="00AF3819"/>
    <w:rsid w:val="00AF5790"/>
    <w:rsid w:val="00AF6801"/>
    <w:rsid w:val="00B006B0"/>
    <w:rsid w:val="00B01558"/>
    <w:rsid w:val="00B02B6D"/>
    <w:rsid w:val="00B0357C"/>
    <w:rsid w:val="00B0620C"/>
    <w:rsid w:val="00B07EEB"/>
    <w:rsid w:val="00B10AEA"/>
    <w:rsid w:val="00B10C0D"/>
    <w:rsid w:val="00B10C90"/>
    <w:rsid w:val="00B12B03"/>
    <w:rsid w:val="00B15287"/>
    <w:rsid w:val="00B154BF"/>
    <w:rsid w:val="00B166BF"/>
    <w:rsid w:val="00B16A1D"/>
    <w:rsid w:val="00B2096E"/>
    <w:rsid w:val="00B21A35"/>
    <w:rsid w:val="00B2251C"/>
    <w:rsid w:val="00B22FEA"/>
    <w:rsid w:val="00B25371"/>
    <w:rsid w:val="00B2622D"/>
    <w:rsid w:val="00B3171D"/>
    <w:rsid w:val="00B32998"/>
    <w:rsid w:val="00B32F8F"/>
    <w:rsid w:val="00B35065"/>
    <w:rsid w:val="00B35A09"/>
    <w:rsid w:val="00B37D7C"/>
    <w:rsid w:val="00B40866"/>
    <w:rsid w:val="00B41422"/>
    <w:rsid w:val="00B441E2"/>
    <w:rsid w:val="00B44DCA"/>
    <w:rsid w:val="00B45079"/>
    <w:rsid w:val="00B45585"/>
    <w:rsid w:val="00B464E4"/>
    <w:rsid w:val="00B50937"/>
    <w:rsid w:val="00B50FA3"/>
    <w:rsid w:val="00B52059"/>
    <w:rsid w:val="00B521B2"/>
    <w:rsid w:val="00B53A1D"/>
    <w:rsid w:val="00B53F69"/>
    <w:rsid w:val="00B56DBE"/>
    <w:rsid w:val="00B608E6"/>
    <w:rsid w:val="00B610A4"/>
    <w:rsid w:val="00B63E16"/>
    <w:rsid w:val="00B70655"/>
    <w:rsid w:val="00B70B92"/>
    <w:rsid w:val="00B71865"/>
    <w:rsid w:val="00B74215"/>
    <w:rsid w:val="00B76116"/>
    <w:rsid w:val="00B8344C"/>
    <w:rsid w:val="00B843EE"/>
    <w:rsid w:val="00B868AF"/>
    <w:rsid w:val="00B86B31"/>
    <w:rsid w:val="00B86EDB"/>
    <w:rsid w:val="00B90959"/>
    <w:rsid w:val="00B9134E"/>
    <w:rsid w:val="00B9137B"/>
    <w:rsid w:val="00B9146B"/>
    <w:rsid w:val="00B9187B"/>
    <w:rsid w:val="00B91DF2"/>
    <w:rsid w:val="00B94B2A"/>
    <w:rsid w:val="00B95D11"/>
    <w:rsid w:val="00B9679F"/>
    <w:rsid w:val="00B96FB0"/>
    <w:rsid w:val="00B9700F"/>
    <w:rsid w:val="00B97D9E"/>
    <w:rsid w:val="00BA09B4"/>
    <w:rsid w:val="00BA24C9"/>
    <w:rsid w:val="00BA312E"/>
    <w:rsid w:val="00BA3C31"/>
    <w:rsid w:val="00BA42D4"/>
    <w:rsid w:val="00BA4329"/>
    <w:rsid w:val="00BA5C9F"/>
    <w:rsid w:val="00BB07BE"/>
    <w:rsid w:val="00BB096F"/>
    <w:rsid w:val="00BB1361"/>
    <w:rsid w:val="00BB379B"/>
    <w:rsid w:val="00BB41F9"/>
    <w:rsid w:val="00BB48A1"/>
    <w:rsid w:val="00BB5C5F"/>
    <w:rsid w:val="00BB7B7C"/>
    <w:rsid w:val="00BC1C93"/>
    <w:rsid w:val="00BC2740"/>
    <w:rsid w:val="00BC389E"/>
    <w:rsid w:val="00BC4153"/>
    <w:rsid w:val="00BC4E33"/>
    <w:rsid w:val="00BC51F5"/>
    <w:rsid w:val="00BC612D"/>
    <w:rsid w:val="00BC68D7"/>
    <w:rsid w:val="00BC6B2B"/>
    <w:rsid w:val="00BC6C24"/>
    <w:rsid w:val="00BC6D29"/>
    <w:rsid w:val="00BD20C3"/>
    <w:rsid w:val="00BD2623"/>
    <w:rsid w:val="00BD3DB0"/>
    <w:rsid w:val="00BD4611"/>
    <w:rsid w:val="00BD5311"/>
    <w:rsid w:val="00BD78AE"/>
    <w:rsid w:val="00BE0393"/>
    <w:rsid w:val="00BE2BE1"/>
    <w:rsid w:val="00BE4349"/>
    <w:rsid w:val="00BE7C4E"/>
    <w:rsid w:val="00BF0B93"/>
    <w:rsid w:val="00BF2671"/>
    <w:rsid w:val="00BF2D7C"/>
    <w:rsid w:val="00BF2EE5"/>
    <w:rsid w:val="00BF4E6E"/>
    <w:rsid w:val="00BF7CB9"/>
    <w:rsid w:val="00C01C5B"/>
    <w:rsid w:val="00C02C13"/>
    <w:rsid w:val="00C04237"/>
    <w:rsid w:val="00C07277"/>
    <w:rsid w:val="00C123D7"/>
    <w:rsid w:val="00C127B2"/>
    <w:rsid w:val="00C20824"/>
    <w:rsid w:val="00C20B32"/>
    <w:rsid w:val="00C22C58"/>
    <w:rsid w:val="00C23EB7"/>
    <w:rsid w:val="00C255FD"/>
    <w:rsid w:val="00C26090"/>
    <w:rsid w:val="00C262F0"/>
    <w:rsid w:val="00C269B2"/>
    <w:rsid w:val="00C26E67"/>
    <w:rsid w:val="00C314F6"/>
    <w:rsid w:val="00C3236A"/>
    <w:rsid w:val="00C33012"/>
    <w:rsid w:val="00C33886"/>
    <w:rsid w:val="00C3474A"/>
    <w:rsid w:val="00C35148"/>
    <w:rsid w:val="00C36119"/>
    <w:rsid w:val="00C367CF"/>
    <w:rsid w:val="00C37A62"/>
    <w:rsid w:val="00C409B4"/>
    <w:rsid w:val="00C40A5C"/>
    <w:rsid w:val="00C413DE"/>
    <w:rsid w:val="00C41BA6"/>
    <w:rsid w:val="00C42D48"/>
    <w:rsid w:val="00C43550"/>
    <w:rsid w:val="00C44149"/>
    <w:rsid w:val="00C44364"/>
    <w:rsid w:val="00C4489F"/>
    <w:rsid w:val="00C5084A"/>
    <w:rsid w:val="00C51880"/>
    <w:rsid w:val="00C51E14"/>
    <w:rsid w:val="00C51E45"/>
    <w:rsid w:val="00C567C5"/>
    <w:rsid w:val="00C5694A"/>
    <w:rsid w:val="00C60E2F"/>
    <w:rsid w:val="00C61133"/>
    <w:rsid w:val="00C616EF"/>
    <w:rsid w:val="00C617CE"/>
    <w:rsid w:val="00C61E52"/>
    <w:rsid w:val="00C62303"/>
    <w:rsid w:val="00C63087"/>
    <w:rsid w:val="00C64C31"/>
    <w:rsid w:val="00C664F7"/>
    <w:rsid w:val="00C6762D"/>
    <w:rsid w:val="00C706AF"/>
    <w:rsid w:val="00C7258C"/>
    <w:rsid w:val="00C72862"/>
    <w:rsid w:val="00C73DD9"/>
    <w:rsid w:val="00C75E42"/>
    <w:rsid w:val="00C77D48"/>
    <w:rsid w:val="00C80DB7"/>
    <w:rsid w:val="00C81659"/>
    <w:rsid w:val="00C81972"/>
    <w:rsid w:val="00C81D87"/>
    <w:rsid w:val="00C87B1B"/>
    <w:rsid w:val="00C9063F"/>
    <w:rsid w:val="00C909C8"/>
    <w:rsid w:val="00C90CE2"/>
    <w:rsid w:val="00C9117D"/>
    <w:rsid w:val="00C92DEE"/>
    <w:rsid w:val="00C93B4E"/>
    <w:rsid w:val="00C94486"/>
    <w:rsid w:val="00C95DE8"/>
    <w:rsid w:val="00C97F8C"/>
    <w:rsid w:val="00CA114C"/>
    <w:rsid w:val="00CA1708"/>
    <w:rsid w:val="00CA1F1C"/>
    <w:rsid w:val="00CA276B"/>
    <w:rsid w:val="00CA2C50"/>
    <w:rsid w:val="00CA302F"/>
    <w:rsid w:val="00CA3B39"/>
    <w:rsid w:val="00CA4119"/>
    <w:rsid w:val="00CA5FCF"/>
    <w:rsid w:val="00CA7A52"/>
    <w:rsid w:val="00CB0986"/>
    <w:rsid w:val="00CB0B5A"/>
    <w:rsid w:val="00CB244B"/>
    <w:rsid w:val="00CB50AB"/>
    <w:rsid w:val="00CB7E29"/>
    <w:rsid w:val="00CC465B"/>
    <w:rsid w:val="00CC59E8"/>
    <w:rsid w:val="00CC5D1F"/>
    <w:rsid w:val="00CC609C"/>
    <w:rsid w:val="00CC66BC"/>
    <w:rsid w:val="00CC7A2A"/>
    <w:rsid w:val="00CD1596"/>
    <w:rsid w:val="00CD227B"/>
    <w:rsid w:val="00CD66ED"/>
    <w:rsid w:val="00CD6ABA"/>
    <w:rsid w:val="00CD749F"/>
    <w:rsid w:val="00CE063C"/>
    <w:rsid w:val="00CE071C"/>
    <w:rsid w:val="00CE1AD8"/>
    <w:rsid w:val="00CE3A13"/>
    <w:rsid w:val="00CE4080"/>
    <w:rsid w:val="00CE4153"/>
    <w:rsid w:val="00CE43AD"/>
    <w:rsid w:val="00CE4693"/>
    <w:rsid w:val="00CE4A0D"/>
    <w:rsid w:val="00CE50F3"/>
    <w:rsid w:val="00CE6756"/>
    <w:rsid w:val="00CE69AA"/>
    <w:rsid w:val="00CE6AD2"/>
    <w:rsid w:val="00CF004E"/>
    <w:rsid w:val="00CF08E2"/>
    <w:rsid w:val="00CF1292"/>
    <w:rsid w:val="00CF22D3"/>
    <w:rsid w:val="00CF484F"/>
    <w:rsid w:val="00CF50AC"/>
    <w:rsid w:val="00CF720D"/>
    <w:rsid w:val="00D00550"/>
    <w:rsid w:val="00D00E4E"/>
    <w:rsid w:val="00D02603"/>
    <w:rsid w:val="00D02910"/>
    <w:rsid w:val="00D02E0D"/>
    <w:rsid w:val="00D03570"/>
    <w:rsid w:val="00D06A33"/>
    <w:rsid w:val="00D07444"/>
    <w:rsid w:val="00D07585"/>
    <w:rsid w:val="00D07715"/>
    <w:rsid w:val="00D11548"/>
    <w:rsid w:val="00D12DE0"/>
    <w:rsid w:val="00D141D1"/>
    <w:rsid w:val="00D1575D"/>
    <w:rsid w:val="00D16C5B"/>
    <w:rsid w:val="00D227B4"/>
    <w:rsid w:val="00D229C1"/>
    <w:rsid w:val="00D22F0C"/>
    <w:rsid w:val="00D2339B"/>
    <w:rsid w:val="00D2436C"/>
    <w:rsid w:val="00D25CF7"/>
    <w:rsid w:val="00D25E10"/>
    <w:rsid w:val="00D264B2"/>
    <w:rsid w:val="00D30043"/>
    <w:rsid w:val="00D325CA"/>
    <w:rsid w:val="00D335EC"/>
    <w:rsid w:val="00D33C4D"/>
    <w:rsid w:val="00D3436C"/>
    <w:rsid w:val="00D34B67"/>
    <w:rsid w:val="00D34DFC"/>
    <w:rsid w:val="00D362B8"/>
    <w:rsid w:val="00D40564"/>
    <w:rsid w:val="00D410EB"/>
    <w:rsid w:val="00D42B86"/>
    <w:rsid w:val="00D42C64"/>
    <w:rsid w:val="00D434C8"/>
    <w:rsid w:val="00D47FD2"/>
    <w:rsid w:val="00D50476"/>
    <w:rsid w:val="00D51388"/>
    <w:rsid w:val="00D513A2"/>
    <w:rsid w:val="00D543BB"/>
    <w:rsid w:val="00D561E6"/>
    <w:rsid w:val="00D56FB5"/>
    <w:rsid w:val="00D5798B"/>
    <w:rsid w:val="00D60A22"/>
    <w:rsid w:val="00D618EA"/>
    <w:rsid w:val="00D61DC9"/>
    <w:rsid w:val="00D63AE6"/>
    <w:rsid w:val="00D6477D"/>
    <w:rsid w:val="00D65769"/>
    <w:rsid w:val="00D70150"/>
    <w:rsid w:val="00D70D51"/>
    <w:rsid w:val="00D7283B"/>
    <w:rsid w:val="00D80D89"/>
    <w:rsid w:val="00D82668"/>
    <w:rsid w:val="00D83284"/>
    <w:rsid w:val="00D8475A"/>
    <w:rsid w:val="00D8514F"/>
    <w:rsid w:val="00D86C85"/>
    <w:rsid w:val="00D87952"/>
    <w:rsid w:val="00D90085"/>
    <w:rsid w:val="00D904E9"/>
    <w:rsid w:val="00D90818"/>
    <w:rsid w:val="00D90927"/>
    <w:rsid w:val="00D932A1"/>
    <w:rsid w:val="00D934F0"/>
    <w:rsid w:val="00D93DD5"/>
    <w:rsid w:val="00D93ED3"/>
    <w:rsid w:val="00D94415"/>
    <w:rsid w:val="00D9640A"/>
    <w:rsid w:val="00D97143"/>
    <w:rsid w:val="00D97877"/>
    <w:rsid w:val="00D97E6C"/>
    <w:rsid w:val="00DA0616"/>
    <w:rsid w:val="00DA4888"/>
    <w:rsid w:val="00DA502E"/>
    <w:rsid w:val="00DA67A3"/>
    <w:rsid w:val="00DA6E0C"/>
    <w:rsid w:val="00DB1078"/>
    <w:rsid w:val="00DB4A0C"/>
    <w:rsid w:val="00DB7D96"/>
    <w:rsid w:val="00DC0016"/>
    <w:rsid w:val="00DC028B"/>
    <w:rsid w:val="00DC0D20"/>
    <w:rsid w:val="00DC1144"/>
    <w:rsid w:val="00DC21E6"/>
    <w:rsid w:val="00DC2CB2"/>
    <w:rsid w:val="00DC31D7"/>
    <w:rsid w:val="00DC36B1"/>
    <w:rsid w:val="00DD0AF4"/>
    <w:rsid w:val="00DD18CA"/>
    <w:rsid w:val="00DD1968"/>
    <w:rsid w:val="00DD1BE5"/>
    <w:rsid w:val="00DD5DAD"/>
    <w:rsid w:val="00DD6D27"/>
    <w:rsid w:val="00DE2DEC"/>
    <w:rsid w:val="00DE3ACA"/>
    <w:rsid w:val="00DE3BB6"/>
    <w:rsid w:val="00DE3CA8"/>
    <w:rsid w:val="00DE4EC4"/>
    <w:rsid w:val="00DE572F"/>
    <w:rsid w:val="00DE7B57"/>
    <w:rsid w:val="00DE7DD4"/>
    <w:rsid w:val="00DF07FE"/>
    <w:rsid w:val="00DF0CD2"/>
    <w:rsid w:val="00DF0D23"/>
    <w:rsid w:val="00DF185B"/>
    <w:rsid w:val="00DF1AB2"/>
    <w:rsid w:val="00DF4AD0"/>
    <w:rsid w:val="00DF5DA6"/>
    <w:rsid w:val="00E0058A"/>
    <w:rsid w:val="00E0082E"/>
    <w:rsid w:val="00E02487"/>
    <w:rsid w:val="00E032F0"/>
    <w:rsid w:val="00E0348F"/>
    <w:rsid w:val="00E0354E"/>
    <w:rsid w:val="00E03B02"/>
    <w:rsid w:val="00E050CF"/>
    <w:rsid w:val="00E06E8E"/>
    <w:rsid w:val="00E074A0"/>
    <w:rsid w:val="00E10FB3"/>
    <w:rsid w:val="00E12371"/>
    <w:rsid w:val="00E169AE"/>
    <w:rsid w:val="00E22B92"/>
    <w:rsid w:val="00E24BBD"/>
    <w:rsid w:val="00E24DC8"/>
    <w:rsid w:val="00E25226"/>
    <w:rsid w:val="00E257A8"/>
    <w:rsid w:val="00E26A3A"/>
    <w:rsid w:val="00E26D13"/>
    <w:rsid w:val="00E304A0"/>
    <w:rsid w:val="00E3250C"/>
    <w:rsid w:val="00E33598"/>
    <w:rsid w:val="00E3770F"/>
    <w:rsid w:val="00E406D9"/>
    <w:rsid w:val="00E41449"/>
    <w:rsid w:val="00E42D38"/>
    <w:rsid w:val="00E43C92"/>
    <w:rsid w:val="00E47545"/>
    <w:rsid w:val="00E47981"/>
    <w:rsid w:val="00E500FC"/>
    <w:rsid w:val="00E51A76"/>
    <w:rsid w:val="00E53F33"/>
    <w:rsid w:val="00E557F4"/>
    <w:rsid w:val="00E5581A"/>
    <w:rsid w:val="00E56401"/>
    <w:rsid w:val="00E57EAC"/>
    <w:rsid w:val="00E57F09"/>
    <w:rsid w:val="00E61247"/>
    <w:rsid w:val="00E612D8"/>
    <w:rsid w:val="00E619EF"/>
    <w:rsid w:val="00E61CD6"/>
    <w:rsid w:val="00E61ED0"/>
    <w:rsid w:val="00E61FEF"/>
    <w:rsid w:val="00E66961"/>
    <w:rsid w:val="00E70A5F"/>
    <w:rsid w:val="00E711D4"/>
    <w:rsid w:val="00E83CEE"/>
    <w:rsid w:val="00E853F7"/>
    <w:rsid w:val="00E878E1"/>
    <w:rsid w:val="00E92058"/>
    <w:rsid w:val="00E924C9"/>
    <w:rsid w:val="00E932D6"/>
    <w:rsid w:val="00E945FB"/>
    <w:rsid w:val="00E9763D"/>
    <w:rsid w:val="00E97CA2"/>
    <w:rsid w:val="00EB1072"/>
    <w:rsid w:val="00EB417C"/>
    <w:rsid w:val="00EC01B0"/>
    <w:rsid w:val="00EC14B2"/>
    <w:rsid w:val="00EC33AC"/>
    <w:rsid w:val="00EC3648"/>
    <w:rsid w:val="00EC373C"/>
    <w:rsid w:val="00EC402D"/>
    <w:rsid w:val="00EC6D53"/>
    <w:rsid w:val="00EC6F5B"/>
    <w:rsid w:val="00ED19BB"/>
    <w:rsid w:val="00ED4120"/>
    <w:rsid w:val="00ED44AC"/>
    <w:rsid w:val="00ED4B30"/>
    <w:rsid w:val="00ED7218"/>
    <w:rsid w:val="00ED796A"/>
    <w:rsid w:val="00EE02F5"/>
    <w:rsid w:val="00EE1407"/>
    <w:rsid w:val="00EE2448"/>
    <w:rsid w:val="00EE323B"/>
    <w:rsid w:val="00EE4452"/>
    <w:rsid w:val="00EF584F"/>
    <w:rsid w:val="00EF6831"/>
    <w:rsid w:val="00EF7139"/>
    <w:rsid w:val="00EF7716"/>
    <w:rsid w:val="00F022F4"/>
    <w:rsid w:val="00F02663"/>
    <w:rsid w:val="00F039E4"/>
    <w:rsid w:val="00F060FE"/>
    <w:rsid w:val="00F065E1"/>
    <w:rsid w:val="00F06A1C"/>
    <w:rsid w:val="00F11270"/>
    <w:rsid w:val="00F119AC"/>
    <w:rsid w:val="00F11D5D"/>
    <w:rsid w:val="00F12EFD"/>
    <w:rsid w:val="00F16382"/>
    <w:rsid w:val="00F16F00"/>
    <w:rsid w:val="00F22D4E"/>
    <w:rsid w:val="00F241A0"/>
    <w:rsid w:val="00F24718"/>
    <w:rsid w:val="00F25063"/>
    <w:rsid w:val="00F25749"/>
    <w:rsid w:val="00F268DF"/>
    <w:rsid w:val="00F27602"/>
    <w:rsid w:val="00F27A31"/>
    <w:rsid w:val="00F307CE"/>
    <w:rsid w:val="00F335C3"/>
    <w:rsid w:val="00F3633B"/>
    <w:rsid w:val="00F36A18"/>
    <w:rsid w:val="00F36BCF"/>
    <w:rsid w:val="00F40080"/>
    <w:rsid w:val="00F4060C"/>
    <w:rsid w:val="00F41245"/>
    <w:rsid w:val="00F4197B"/>
    <w:rsid w:val="00F42D3A"/>
    <w:rsid w:val="00F42DC9"/>
    <w:rsid w:val="00F435A3"/>
    <w:rsid w:val="00F441EE"/>
    <w:rsid w:val="00F45B8E"/>
    <w:rsid w:val="00F46E79"/>
    <w:rsid w:val="00F50B20"/>
    <w:rsid w:val="00F54FC8"/>
    <w:rsid w:val="00F56BBD"/>
    <w:rsid w:val="00F60117"/>
    <w:rsid w:val="00F60B4B"/>
    <w:rsid w:val="00F60D38"/>
    <w:rsid w:val="00F61D05"/>
    <w:rsid w:val="00F62AC9"/>
    <w:rsid w:val="00F630FE"/>
    <w:rsid w:val="00F65916"/>
    <w:rsid w:val="00F67515"/>
    <w:rsid w:val="00F67A83"/>
    <w:rsid w:val="00F739F8"/>
    <w:rsid w:val="00F74C2F"/>
    <w:rsid w:val="00F810EF"/>
    <w:rsid w:val="00F81D94"/>
    <w:rsid w:val="00F83E5C"/>
    <w:rsid w:val="00F84EDF"/>
    <w:rsid w:val="00F853D7"/>
    <w:rsid w:val="00F86686"/>
    <w:rsid w:val="00F86A17"/>
    <w:rsid w:val="00F87532"/>
    <w:rsid w:val="00F90ED7"/>
    <w:rsid w:val="00F91230"/>
    <w:rsid w:val="00F92065"/>
    <w:rsid w:val="00F9307B"/>
    <w:rsid w:val="00F93089"/>
    <w:rsid w:val="00F9573E"/>
    <w:rsid w:val="00F9721C"/>
    <w:rsid w:val="00F97FEE"/>
    <w:rsid w:val="00FA006B"/>
    <w:rsid w:val="00FA038F"/>
    <w:rsid w:val="00FA2063"/>
    <w:rsid w:val="00FA25B6"/>
    <w:rsid w:val="00FA3026"/>
    <w:rsid w:val="00FA4B3C"/>
    <w:rsid w:val="00FA4BB6"/>
    <w:rsid w:val="00FB0349"/>
    <w:rsid w:val="00FB3C4A"/>
    <w:rsid w:val="00FB6303"/>
    <w:rsid w:val="00FB6A38"/>
    <w:rsid w:val="00FB6B30"/>
    <w:rsid w:val="00FC17B5"/>
    <w:rsid w:val="00FC216C"/>
    <w:rsid w:val="00FC3805"/>
    <w:rsid w:val="00FC3A3E"/>
    <w:rsid w:val="00FC48DD"/>
    <w:rsid w:val="00FC7014"/>
    <w:rsid w:val="00FD20E0"/>
    <w:rsid w:val="00FD4016"/>
    <w:rsid w:val="00FD7359"/>
    <w:rsid w:val="00FE000E"/>
    <w:rsid w:val="00FE1B12"/>
    <w:rsid w:val="00FE5E7C"/>
    <w:rsid w:val="00FE62F8"/>
    <w:rsid w:val="00FF2E3E"/>
    <w:rsid w:val="00FF53BB"/>
    <w:rsid w:val="00FF7AB2"/>
    <w:rsid w:val="00FF7E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E3094"/>
  <w15:docId w15:val="{4235EC38-8D66-496C-8B8D-54FE0FE42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3FEA"/>
    <w:rPr>
      <w:rFonts w:asciiTheme="minorHAnsi" w:hAnsiTheme="minorHAnsi"/>
      <w:lang w:val="en-GB"/>
    </w:rPr>
  </w:style>
  <w:style w:type="paragraph" w:styleId="Heading1">
    <w:name w:val="heading 1"/>
    <w:basedOn w:val="Normal"/>
    <w:next w:val="Normal"/>
    <w:link w:val="Heading1Char"/>
    <w:uiPriority w:val="9"/>
    <w:qFormat/>
    <w:rsid w:val="00D513A2"/>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D3FEA"/>
    <w:pPr>
      <w:keepNext/>
      <w:keepLines/>
      <w:spacing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C67A1"/>
    <w:pPr>
      <w:keepNext/>
      <w:keepLines/>
      <w:spacing w:before="40" w:after="0"/>
      <w:outlineLvl w:val="2"/>
    </w:pPr>
    <w:rPr>
      <w:rFonts w:ascii="Calibri" w:eastAsiaTheme="majorEastAsia" w:hAnsi="Calibri"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13A2"/>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1D3FEA"/>
    <w:rPr>
      <w:rFonts w:asciiTheme="minorHAnsi" w:eastAsiaTheme="majorEastAsia" w:hAnsiTheme="minorHAnsi" w:cstheme="majorBidi"/>
      <w:b/>
      <w:bCs/>
      <w:sz w:val="26"/>
      <w:szCs w:val="26"/>
      <w:lang w:val="en-GB"/>
    </w:rPr>
  </w:style>
  <w:style w:type="paragraph" w:styleId="ListParagraph">
    <w:name w:val="List Paragraph"/>
    <w:basedOn w:val="Normal"/>
    <w:uiPriority w:val="34"/>
    <w:qFormat/>
    <w:rsid w:val="001E777A"/>
    <w:pPr>
      <w:ind w:left="720"/>
      <w:contextualSpacing/>
    </w:pPr>
  </w:style>
  <w:style w:type="paragraph" w:customStyle="1" w:styleId="EndNoteBibliographyTitle">
    <w:name w:val="EndNote Bibliography Title"/>
    <w:basedOn w:val="Normal"/>
    <w:link w:val="EndNoteBibliographyTitleChar"/>
    <w:rsid w:val="00F853D7"/>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F853D7"/>
    <w:rPr>
      <w:rFonts w:ascii="Arial" w:hAnsi="Arial" w:cs="Arial"/>
      <w:noProof/>
      <w:lang w:val="en-GB"/>
    </w:rPr>
  </w:style>
  <w:style w:type="paragraph" w:customStyle="1" w:styleId="EndNoteBibliography">
    <w:name w:val="EndNote Bibliography"/>
    <w:basedOn w:val="Normal"/>
    <w:link w:val="EndNoteBibliographyChar"/>
    <w:rsid w:val="00F853D7"/>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F853D7"/>
    <w:rPr>
      <w:rFonts w:ascii="Arial" w:hAnsi="Arial" w:cs="Arial"/>
      <w:noProof/>
      <w:lang w:val="en-GB"/>
    </w:rPr>
  </w:style>
  <w:style w:type="character" w:styleId="Hyperlink">
    <w:name w:val="Hyperlink"/>
    <w:basedOn w:val="DefaultParagraphFont"/>
    <w:uiPriority w:val="99"/>
    <w:unhideWhenUsed/>
    <w:rsid w:val="00F853D7"/>
    <w:rPr>
      <w:color w:val="0000FF" w:themeColor="hyperlink"/>
      <w:u w:val="single"/>
    </w:rPr>
  </w:style>
  <w:style w:type="character" w:customStyle="1" w:styleId="BalloonTextChar">
    <w:name w:val="Balloon Text Char"/>
    <w:basedOn w:val="DefaultParagraphFont"/>
    <w:link w:val="BalloonText"/>
    <w:uiPriority w:val="99"/>
    <w:semiHidden/>
    <w:rsid w:val="008A7663"/>
    <w:rPr>
      <w:rFonts w:ascii="Tahoma" w:hAnsi="Tahoma" w:cs="Angsana New"/>
      <w:sz w:val="16"/>
      <w:szCs w:val="20"/>
      <w:lang w:val="en-GB" w:bidi="th-TH"/>
    </w:rPr>
  </w:style>
  <w:style w:type="paragraph" w:styleId="BalloonText">
    <w:name w:val="Balloon Text"/>
    <w:basedOn w:val="Normal"/>
    <w:link w:val="BalloonTextChar"/>
    <w:uiPriority w:val="99"/>
    <w:semiHidden/>
    <w:unhideWhenUsed/>
    <w:rsid w:val="008A7663"/>
    <w:pPr>
      <w:spacing w:after="0" w:line="240" w:lineRule="auto"/>
    </w:pPr>
    <w:rPr>
      <w:rFonts w:ascii="Tahoma" w:hAnsi="Tahoma" w:cs="Angsana New"/>
      <w:sz w:val="16"/>
      <w:szCs w:val="20"/>
      <w:lang w:bidi="th-TH"/>
    </w:rPr>
  </w:style>
  <w:style w:type="table" w:styleId="TableGrid">
    <w:name w:val="Table Grid"/>
    <w:basedOn w:val="TableNormal"/>
    <w:uiPriority w:val="59"/>
    <w:rsid w:val="00BB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302C5"/>
    <w:rPr>
      <w:sz w:val="16"/>
      <w:szCs w:val="16"/>
    </w:rPr>
  </w:style>
  <w:style w:type="paragraph" w:styleId="CommentText">
    <w:name w:val="annotation text"/>
    <w:basedOn w:val="Normal"/>
    <w:link w:val="CommentTextChar"/>
    <w:uiPriority w:val="99"/>
    <w:semiHidden/>
    <w:unhideWhenUsed/>
    <w:rsid w:val="000302C5"/>
    <w:pPr>
      <w:spacing w:line="240" w:lineRule="auto"/>
    </w:pPr>
    <w:rPr>
      <w:sz w:val="20"/>
      <w:szCs w:val="20"/>
    </w:rPr>
  </w:style>
  <w:style w:type="character" w:customStyle="1" w:styleId="CommentTextChar">
    <w:name w:val="Comment Text Char"/>
    <w:basedOn w:val="DefaultParagraphFont"/>
    <w:link w:val="CommentText"/>
    <w:uiPriority w:val="99"/>
    <w:semiHidden/>
    <w:rsid w:val="000302C5"/>
    <w:rPr>
      <w:rFonts w:asciiTheme="minorHAnsi" w:hAnsiTheme="minorHAnsi"/>
      <w:sz w:val="20"/>
      <w:szCs w:val="20"/>
      <w:lang w:val="en-GB"/>
    </w:rPr>
  </w:style>
  <w:style w:type="paragraph" w:styleId="CommentSubject">
    <w:name w:val="annotation subject"/>
    <w:basedOn w:val="CommentText"/>
    <w:next w:val="CommentText"/>
    <w:link w:val="CommentSubjectChar"/>
    <w:uiPriority w:val="99"/>
    <w:semiHidden/>
    <w:unhideWhenUsed/>
    <w:rsid w:val="000302C5"/>
    <w:rPr>
      <w:b/>
      <w:bCs/>
    </w:rPr>
  </w:style>
  <w:style w:type="character" w:customStyle="1" w:styleId="CommentSubjectChar">
    <w:name w:val="Comment Subject Char"/>
    <w:basedOn w:val="CommentTextChar"/>
    <w:link w:val="CommentSubject"/>
    <w:uiPriority w:val="99"/>
    <w:semiHidden/>
    <w:rsid w:val="000302C5"/>
    <w:rPr>
      <w:rFonts w:asciiTheme="minorHAnsi" w:hAnsiTheme="minorHAnsi"/>
      <w:b/>
      <w:bCs/>
      <w:sz w:val="20"/>
      <w:szCs w:val="20"/>
      <w:lang w:val="en-GB"/>
    </w:rPr>
  </w:style>
  <w:style w:type="paragraph" w:styleId="Header">
    <w:name w:val="header"/>
    <w:basedOn w:val="Normal"/>
    <w:link w:val="HeaderChar"/>
    <w:uiPriority w:val="99"/>
    <w:unhideWhenUsed/>
    <w:rsid w:val="00661B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1BD4"/>
    <w:rPr>
      <w:rFonts w:asciiTheme="minorHAnsi" w:hAnsiTheme="minorHAnsi"/>
      <w:lang w:val="en-GB"/>
    </w:rPr>
  </w:style>
  <w:style w:type="paragraph" w:styleId="Footer">
    <w:name w:val="footer"/>
    <w:basedOn w:val="Normal"/>
    <w:link w:val="FooterChar"/>
    <w:uiPriority w:val="99"/>
    <w:unhideWhenUsed/>
    <w:rsid w:val="00661B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1BD4"/>
    <w:rPr>
      <w:rFonts w:asciiTheme="minorHAnsi" w:hAnsiTheme="minorHAnsi"/>
      <w:lang w:val="en-GB"/>
    </w:rPr>
  </w:style>
  <w:style w:type="character" w:styleId="PlaceholderText">
    <w:name w:val="Placeholder Text"/>
    <w:basedOn w:val="DefaultParagraphFont"/>
    <w:uiPriority w:val="99"/>
    <w:semiHidden/>
    <w:rsid w:val="007F45D2"/>
    <w:rPr>
      <w:color w:val="808080"/>
    </w:rPr>
  </w:style>
  <w:style w:type="character" w:customStyle="1" w:styleId="Heading3Char">
    <w:name w:val="Heading 3 Char"/>
    <w:basedOn w:val="DefaultParagraphFont"/>
    <w:link w:val="Heading3"/>
    <w:uiPriority w:val="9"/>
    <w:rsid w:val="007C67A1"/>
    <w:rPr>
      <w:rFonts w:ascii="Calibri" w:eastAsiaTheme="majorEastAsia" w:hAnsi="Calibri" w:cstheme="majorBidi"/>
      <w:b/>
      <w:szCs w:val="24"/>
      <w:lang w:val="en-GB"/>
    </w:rPr>
  </w:style>
  <w:style w:type="paragraph" w:styleId="FootnoteText">
    <w:name w:val="footnote text"/>
    <w:basedOn w:val="Normal"/>
    <w:link w:val="FootnoteTextChar"/>
    <w:uiPriority w:val="99"/>
    <w:semiHidden/>
    <w:unhideWhenUsed/>
    <w:rsid w:val="001C31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31D3"/>
    <w:rPr>
      <w:rFonts w:asciiTheme="minorHAnsi" w:hAnsiTheme="minorHAnsi"/>
      <w:sz w:val="20"/>
      <w:szCs w:val="20"/>
      <w:lang w:val="en-GB"/>
    </w:rPr>
  </w:style>
  <w:style w:type="character" w:styleId="FootnoteReference">
    <w:name w:val="footnote reference"/>
    <w:basedOn w:val="DefaultParagraphFont"/>
    <w:uiPriority w:val="99"/>
    <w:semiHidden/>
    <w:unhideWhenUsed/>
    <w:rsid w:val="001C31D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434835">
      <w:bodyDiv w:val="1"/>
      <w:marLeft w:val="0"/>
      <w:marRight w:val="0"/>
      <w:marTop w:val="0"/>
      <w:marBottom w:val="0"/>
      <w:divBdr>
        <w:top w:val="none" w:sz="0" w:space="0" w:color="auto"/>
        <w:left w:val="none" w:sz="0" w:space="0" w:color="auto"/>
        <w:bottom w:val="none" w:sz="0" w:space="0" w:color="auto"/>
        <w:right w:val="none" w:sz="0" w:space="0" w:color="auto"/>
      </w:divBdr>
    </w:div>
    <w:div w:id="250352661">
      <w:bodyDiv w:val="1"/>
      <w:marLeft w:val="0"/>
      <w:marRight w:val="0"/>
      <w:marTop w:val="0"/>
      <w:marBottom w:val="0"/>
      <w:divBdr>
        <w:top w:val="none" w:sz="0" w:space="0" w:color="auto"/>
        <w:left w:val="none" w:sz="0" w:space="0" w:color="auto"/>
        <w:bottom w:val="none" w:sz="0" w:space="0" w:color="auto"/>
        <w:right w:val="none" w:sz="0" w:space="0" w:color="auto"/>
      </w:divBdr>
    </w:div>
    <w:div w:id="281691557">
      <w:bodyDiv w:val="1"/>
      <w:marLeft w:val="0"/>
      <w:marRight w:val="0"/>
      <w:marTop w:val="0"/>
      <w:marBottom w:val="0"/>
      <w:divBdr>
        <w:top w:val="none" w:sz="0" w:space="0" w:color="auto"/>
        <w:left w:val="none" w:sz="0" w:space="0" w:color="auto"/>
        <w:bottom w:val="none" w:sz="0" w:space="0" w:color="auto"/>
        <w:right w:val="none" w:sz="0" w:space="0" w:color="auto"/>
      </w:divBdr>
    </w:div>
    <w:div w:id="505634969">
      <w:bodyDiv w:val="1"/>
      <w:marLeft w:val="0"/>
      <w:marRight w:val="0"/>
      <w:marTop w:val="0"/>
      <w:marBottom w:val="0"/>
      <w:divBdr>
        <w:top w:val="none" w:sz="0" w:space="0" w:color="auto"/>
        <w:left w:val="none" w:sz="0" w:space="0" w:color="auto"/>
        <w:bottom w:val="none" w:sz="0" w:space="0" w:color="auto"/>
        <w:right w:val="none" w:sz="0" w:space="0" w:color="auto"/>
      </w:divBdr>
    </w:div>
    <w:div w:id="569661596">
      <w:bodyDiv w:val="1"/>
      <w:marLeft w:val="0"/>
      <w:marRight w:val="0"/>
      <w:marTop w:val="0"/>
      <w:marBottom w:val="0"/>
      <w:divBdr>
        <w:top w:val="none" w:sz="0" w:space="0" w:color="auto"/>
        <w:left w:val="none" w:sz="0" w:space="0" w:color="auto"/>
        <w:bottom w:val="none" w:sz="0" w:space="0" w:color="auto"/>
        <w:right w:val="none" w:sz="0" w:space="0" w:color="auto"/>
      </w:divBdr>
    </w:div>
    <w:div w:id="994189323">
      <w:bodyDiv w:val="1"/>
      <w:marLeft w:val="0"/>
      <w:marRight w:val="0"/>
      <w:marTop w:val="0"/>
      <w:marBottom w:val="0"/>
      <w:divBdr>
        <w:top w:val="none" w:sz="0" w:space="0" w:color="auto"/>
        <w:left w:val="none" w:sz="0" w:space="0" w:color="auto"/>
        <w:bottom w:val="none" w:sz="0" w:space="0" w:color="auto"/>
        <w:right w:val="none" w:sz="0" w:space="0" w:color="auto"/>
      </w:divBdr>
    </w:div>
    <w:div w:id="1713455253">
      <w:bodyDiv w:val="1"/>
      <w:marLeft w:val="0"/>
      <w:marRight w:val="0"/>
      <w:marTop w:val="0"/>
      <w:marBottom w:val="0"/>
      <w:divBdr>
        <w:top w:val="none" w:sz="0" w:space="0" w:color="auto"/>
        <w:left w:val="none" w:sz="0" w:space="0" w:color="auto"/>
        <w:bottom w:val="none" w:sz="0" w:space="0" w:color="auto"/>
        <w:right w:val="none" w:sz="0" w:space="0" w:color="auto"/>
      </w:divBdr>
    </w:div>
    <w:div w:id="2095199808">
      <w:bodyDiv w:val="1"/>
      <w:marLeft w:val="0"/>
      <w:marRight w:val="0"/>
      <w:marTop w:val="0"/>
      <w:marBottom w:val="0"/>
      <w:divBdr>
        <w:top w:val="none" w:sz="0" w:space="0" w:color="auto"/>
        <w:left w:val="none" w:sz="0" w:space="0" w:color="auto"/>
        <w:bottom w:val="none" w:sz="0" w:space="0" w:color="auto"/>
        <w:right w:val="none" w:sz="0" w:space="0" w:color="auto"/>
      </w:divBdr>
      <w:divsChild>
        <w:div w:id="274216042">
          <w:marLeft w:val="0"/>
          <w:marRight w:val="0"/>
          <w:marTop w:val="0"/>
          <w:marBottom w:val="0"/>
          <w:divBdr>
            <w:top w:val="none" w:sz="0" w:space="0" w:color="auto"/>
            <w:left w:val="none" w:sz="0" w:space="0" w:color="auto"/>
            <w:bottom w:val="none" w:sz="0" w:space="0" w:color="auto"/>
            <w:right w:val="none" w:sz="0" w:space="0" w:color="auto"/>
          </w:divBdr>
        </w:div>
        <w:div w:id="1159922877">
          <w:marLeft w:val="0"/>
          <w:marRight w:val="0"/>
          <w:marTop w:val="0"/>
          <w:marBottom w:val="0"/>
          <w:divBdr>
            <w:top w:val="none" w:sz="0" w:space="0" w:color="auto"/>
            <w:left w:val="none" w:sz="0" w:space="0" w:color="auto"/>
            <w:bottom w:val="none" w:sz="0" w:space="0" w:color="auto"/>
            <w:right w:val="none" w:sz="0" w:space="0" w:color="auto"/>
          </w:divBdr>
        </w:div>
        <w:div w:id="1486630254">
          <w:marLeft w:val="0"/>
          <w:marRight w:val="0"/>
          <w:marTop w:val="0"/>
          <w:marBottom w:val="0"/>
          <w:divBdr>
            <w:top w:val="none" w:sz="0" w:space="0" w:color="auto"/>
            <w:left w:val="none" w:sz="0" w:space="0" w:color="auto"/>
            <w:bottom w:val="none" w:sz="0" w:space="0" w:color="auto"/>
            <w:right w:val="none" w:sz="0" w:space="0" w:color="auto"/>
          </w:divBdr>
        </w:div>
        <w:div w:id="1521164555">
          <w:marLeft w:val="0"/>
          <w:marRight w:val="0"/>
          <w:marTop w:val="0"/>
          <w:marBottom w:val="0"/>
          <w:divBdr>
            <w:top w:val="none" w:sz="0" w:space="0" w:color="auto"/>
            <w:left w:val="none" w:sz="0" w:space="0" w:color="auto"/>
            <w:bottom w:val="none" w:sz="0" w:space="0" w:color="auto"/>
            <w:right w:val="none" w:sz="0" w:space="0" w:color="auto"/>
          </w:divBdr>
        </w:div>
        <w:div w:id="18394657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F173F1-2DF1-4098-96FB-B503BC71D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2933</Words>
  <Characters>16719</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MORU-BKK</Company>
  <LinksUpToDate>false</LinksUpToDate>
  <CharactersWithSpaces>19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Tarning</dc:creator>
  <cp:keywords/>
  <dc:description/>
  <cp:lastModifiedBy>Frank Kloprogge</cp:lastModifiedBy>
  <cp:revision>2</cp:revision>
  <dcterms:created xsi:type="dcterms:W3CDTF">2018-04-26T17:05:00Z</dcterms:created>
  <dcterms:modified xsi:type="dcterms:W3CDTF">2018-04-26T17:05:00Z</dcterms:modified>
</cp:coreProperties>
</file>